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5D51B7AE"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not reduce the productivity of their primary prey species, Bluegill</w:t>
      </w:r>
      <w:ins w:id="3"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w:t>
      </w:r>
      <w:r>
        <w:lastRenderedPageBreak/>
        <w:t>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0C5FDFB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4"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5" w:author="Reviewer" w:date="2023-06-06T15:18:00Z">
        <w:r w:rsidR="005F048F">
          <w:t>Largemouth B</w:t>
        </w:r>
      </w:ins>
      <w:del w:id="6"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USDOI </w:t>
      </w:r>
      <w:r w:rsidRPr="0049148B">
        <w:lastRenderedPageBreak/>
        <w:t>201</w:t>
      </w:r>
      <w:r>
        <w:t>8</w:t>
      </w:r>
      <w:r w:rsidRPr="0049148B">
        <w:t xml:space="preserve">). </w:t>
      </w:r>
      <w:r>
        <w:t xml:space="preserve">Both </w:t>
      </w:r>
      <w:ins w:id="7" w:author="Reviewer" w:date="2023-06-06T15:18:00Z">
        <w:r w:rsidR="005F048F">
          <w:t>Largemouth B</w:t>
        </w:r>
      </w:ins>
      <w:del w:id="8" w:author="Reviewer" w:date="2023-06-06T15:18:00Z">
        <w:r w:rsidDel="005F048F">
          <w:delText>b</w:delText>
        </w:r>
      </w:del>
      <w:r w:rsidRPr="0049148B">
        <w:t xml:space="preserve">ass and Bluegill are </w:t>
      </w:r>
      <w:r>
        <w:t>widespread</w:t>
      </w:r>
      <w:del w:id="9" w:author="Reviewer" w:date="2023-06-06T09:49:00Z">
        <w:r w:rsidDel="00D843AB">
          <w:delText>,</w:delText>
        </w:r>
      </w:del>
      <w:r>
        <w:t xml:space="preserve"> </w:t>
      </w:r>
      <w:del w:id="10" w:author="Reviewer" w:date="2023-06-06T09:48:00Z">
        <w:r w:rsidRPr="0049148B" w:rsidDel="00D843AB">
          <w:delText xml:space="preserve">highly productive, </w:delText>
        </w:r>
      </w:del>
      <w:r w:rsidRPr="0049148B">
        <w:t>popular sport fish</w:t>
      </w:r>
      <w:ins w:id="11"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35326521" w:rsidR="001117F0" w:rsidRPr="0049148B" w:rsidRDefault="001117F0" w:rsidP="001117F0">
      <w:pPr>
        <w:spacing w:line="480" w:lineRule="auto"/>
      </w:pPr>
      <w:r w:rsidRPr="0049148B">
        <w:tab/>
      </w:r>
      <w:r>
        <w:t xml:space="preserve">Along with maintaining </w:t>
      </w:r>
      <w:del w:id="12" w:author="Reviewer" w:date="2023-06-06T09:53:00Z">
        <w:r w:rsidDel="00D843AB">
          <w:delText xml:space="preserve">productive </w:delText>
        </w:r>
      </w:del>
      <w:r>
        <w:t>small impoundment habitats, fisheries m</w:t>
      </w:r>
      <w:r w:rsidRPr="0049148B">
        <w:t>anagement in small impoundments involves manipulating population densities to achieve desired growth rates</w:t>
      </w:r>
      <w:r>
        <w:t xml:space="preserve"> and ultimately requested sizes of both </w:t>
      </w:r>
      <w:ins w:id="13" w:author="Reviewer" w:date="2023-06-06T15:19:00Z">
        <w:r w:rsidR="005F048F">
          <w:t xml:space="preserve">Largemouth </w:t>
        </w:r>
        <w:r w:rsidR="005F048F">
          <w:t>B</w:t>
        </w:r>
      </w:ins>
      <w:del w:id="14"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15" w:author="Reviewer" w:date="2023-06-06T15:19:00Z">
        <w:r w:rsidR="005F048F">
          <w:t xml:space="preserve">Largemouth </w:t>
        </w:r>
        <w:r w:rsidR="005F048F">
          <w:t>B</w:t>
        </w:r>
      </w:ins>
      <w:del w:id="16"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17" w:author="Reviewer" w:date="2023-06-06T15:19:00Z">
        <w:r w:rsidR="005F048F">
          <w:t>Largemouth B</w:t>
        </w:r>
      </w:ins>
      <w:del w:id="18"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19" w:author="Reviewer" w:date="2023-06-06T15:19:00Z">
        <w:r w:rsidRPr="0049148B" w:rsidDel="005F048F">
          <w:delText xml:space="preserve"> </w:delText>
        </w:r>
      </w:del>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0" w:author="Reviewer" w:date="2023-06-06T15:20:00Z">
        <w:r w:rsidR="005F048F">
          <w:t>Largemouth B</w:t>
        </w:r>
      </w:ins>
      <w:del w:id="21"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22" w:author="Reviewer" w:date="2023-06-06T15:20:00Z">
        <w:r w:rsidR="005F048F">
          <w:t>Largemouth B</w:t>
        </w:r>
      </w:ins>
      <w:del w:id="23"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17D15689" w:rsidR="001117F0" w:rsidRPr="0049148B" w:rsidRDefault="001117F0" w:rsidP="001117F0">
      <w:pPr>
        <w:spacing w:line="480" w:lineRule="auto"/>
      </w:pPr>
      <w:r w:rsidRPr="0049148B">
        <w:tab/>
        <w:t xml:space="preserve">Over the last 30 years, </w:t>
      </w:r>
      <w:ins w:id="24" w:author="Reviewer" w:date="2023-06-06T15:20:00Z">
        <w:r w:rsidR="005F048F">
          <w:t>Largemouth B</w:t>
        </w:r>
      </w:ins>
      <w:del w:id="25"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26" w:author="Reviewer" w:date="2023-06-06T12:44:00Z">
        <w:r w:rsidDel="00FD0AEA">
          <w:delText xml:space="preserve">in </w:delText>
        </w:r>
      </w:del>
      <w:ins w:id="27" w:author="Reviewer" w:date="2023-06-06T12:44:00Z">
        <w:r w:rsidR="00FD0AEA">
          <w:t>of</w:t>
        </w:r>
        <w:r w:rsidR="00FD0AEA">
          <w:t xml:space="preserve">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28"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29" w:author="Reviewer" w:date="2023-06-06T12:50:00Z">
        <w:r w:rsidR="00FD0AEA">
          <w:t xml:space="preserve"> </w:t>
        </w:r>
      </w:ins>
      <w:ins w:id="30" w:author="Reviewer" w:date="2023-06-06T12:56:00Z">
        <w:r w:rsidR="00F50C5A">
          <w:t xml:space="preserve">continuing </w:t>
        </w:r>
      </w:ins>
      <w:ins w:id="31" w:author="Reviewer" w:date="2023-06-06T12:57:00Z">
        <w:r w:rsidR="00F50C5A">
          <w:t>their</w:t>
        </w:r>
      </w:ins>
      <w:del w:id="32" w:author="Reviewer" w:date="2023-06-06T12:56:00Z">
        <w:r w:rsidRPr="0049148B" w:rsidDel="00F50C5A">
          <w:delText xml:space="preserve"> making them</w:delText>
        </w:r>
      </w:del>
      <w:r w:rsidRPr="0049148B">
        <w:t xml:space="preserve"> high</w:t>
      </w:r>
      <w:del w:id="33" w:author="Reviewer" w:date="2023-06-06T12:57:00Z">
        <w:r w:rsidRPr="0049148B" w:rsidDel="00F50C5A">
          <w:delText>ly</w:delText>
        </w:r>
      </w:del>
      <w:r w:rsidRPr="0049148B">
        <w:t xml:space="preserve"> vulnerab</w:t>
      </w:r>
      <w:ins w:id="34" w:author="Reviewer" w:date="2023-06-06T12:57:00Z">
        <w:r w:rsidR="00F50C5A">
          <w:t>ility</w:t>
        </w:r>
      </w:ins>
      <w:del w:id="35"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36" w:author="Reviewer" w:date="2023-06-06T15:20:00Z">
        <w:r w:rsidR="005F048F">
          <w:t>Largemouth B</w:t>
        </w:r>
      </w:ins>
      <w:del w:id="37"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38" w:author="Reviewer" w:date="2023-06-06T13:37:00Z">
            <w:rPr/>
          </w:rPrChange>
        </w:rPr>
        <w:t>Davies et al. 1982</w:t>
      </w:r>
      <w:r w:rsidR="00BC1691">
        <w:t xml:space="preserve">; Eder 1984; </w:t>
      </w:r>
      <w:proofErr w:type="spellStart"/>
      <w:r w:rsidR="00BC1691">
        <w:t>Gabelhouse</w:t>
      </w:r>
      <w:proofErr w:type="spellEnd"/>
      <w:r w:rsidR="00BC1691">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39" w:author="Reviewer" w:date="2023-06-06T15:21:00Z">
        <w:r w:rsidDel="005F048F">
          <w:delText>b</w:delText>
        </w:r>
      </w:del>
      <w:ins w:id="40" w:author="Reviewer" w:date="2023-06-06T15:21:00Z">
        <w:r w:rsidR="005F048F">
          <w:t xml:space="preserve">Largemouth </w:t>
        </w:r>
        <w:r w:rsidR="005F048F">
          <w:t>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e.g., hook-and-line, electrofishing</w:t>
      </w:r>
      <w:ins w:id="41" w:author="Reviewer" w:date="2023-06-06T11:21:00Z">
        <w:r w:rsidR="005B317B">
          <w:t xml:space="preserve">) </w:t>
        </w:r>
        <w:r w:rsidR="005B317B" w:rsidRPr="0049148B">
          <w:t xml:space="preserve">are inefficient at capturing age-0 </w:t>
        </w:r>
      </w:ins>
      <w:ins w:id="42" w:author="Reviewer" w:date="2023-06-06T15:21:00Z">
        <w:r w:rsidR="005F048F">
          <w:t xml:space="preserve">Largemouth </w:t>
        </w:r>
        <w:r w:rsidR="005F048F">
          <w:t>B</w:t>
        </w:r>
      </w:ins>
      <w:ins w:id="43" w:author="Reviewer" w:date="2023-06-06T11:21:00Z">
        <w:r w:rsidR="005B317B">
          <w:t>ass to reduce recruitment</w:t>
        </w:r>
      </w:ins>
      <w:ins w:id="44" w:author="Reviewer" w:date="2023-06-06T10:04:00Z">
        <w:r w:rsidR="00B54278">
          <w:t xml:space="preserve"> </w:t>
        </w:r>
      </w:ins>
      <w:r w:rsidR="00B54278" w:rsidRPr="00A50BC1">
        <w:rPr>
          <w:color w:val="FF0000"/>
          <w:rPrChange w:id="45" w:author="Reviewer" w:date="2023-06-06T10:04:00Z">
            <w:rPr/>
          </w:rPrChange>
        </w:rPr>
        <w:fldChar w:fldCharType="begin"/>
      </w:r>
      <w:r w:rsidR="00A50BC1" w:rsidRPr="00A50BC1">
        <w:rPr>
          <w:color w:val="FF0000"/>
          <w:rPrChange w:id="46"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47" w:author="Reviewer" w:date="2023-06-06T10:04:00Z">
            <w:rPr/>
          </w:rPrChange>
        </w:rPr>
        <w:fldChar w:fldCharType="separate"/>
      </w:r>
      <w:r w:rsidR="00A50BC1" w:rsidRPr="00A50BC1">
        <w:rPr>
          <w:noProof/>
          <w:color w:val="FF0000"/>
          <w:rPrChange w:id="48" w:author="Reviewer" w:date="2023-06-06T10:04:00Z">
            <w:rPr>
              <w:noProof/>
            </w:rPr>
          </w:rPrChange>
        </w:rPr>
        <w:t>(Sammons and Bettoli 1999; Dembkowski et al. 2020)</w:t>
      </w:r>
      <w:r w:rsidR="00B54278" w:rsidRPr="00A50BC1">
        <w:rPr>
          <w:color w:val="FF0000"/>
          <w:rPrChange w:id="49" w:author="Reviewer" w:date="2023-06-06T10:04:00Z">
            <w:rPr/>
          </w:rPrChange>
        </w:rPr>
        <w:fldChar w:fldCharType="end"/>
      </w:r>
      <w:del w:id="50" w:author="Reviewer" w:date="2023-06-06T10:04:00Z">
        <w:r w:rsidRPr="0049148B" w:rsidDel="00A50BC1">
          <w:delText>)</w:delText>
        </w:r>
      </w:del>
      <w:del w:id="51"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52" w:author="Reviewer" w:date="2023-06-06T15:22:00Z">
        <w:r w:rsidR="005F048F">
          <w:t>Largemouth B</w:t>
        </w:r>
      </w:ins>
      <w:del w:id="53"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del w:id="54" w:author="Reviewer" w:date="2023-06-06T15:22:00Z">
        <w:r w:rsidDel="005F048F">
          <w:delText>b</w:delText>
        </w:r>
      </w:del>
      <w:ins w:id="55"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56" w:author="Reviewer" w:date="2023-06-06T11:24:00Z">
        <w:r w:rsidR="005B317B">
          <w:t xml:space="preserve">early </w:t>
        </w:r>
      </w:ins>
      <w:ins w:id="57" w:author="Reviewer" w:date="2023-06-06T11:23:00Z">
        <w:r w:rsidR="005B317B">
          <w:t xml:space="preserve">summer </w:t>
        </w:r>
      </w:ins>
      <w:r w:rsidRPr="0049148B">
        <w:t>shoreline rotenone treatment</w:t>
      </w:r>
      <w:r>
        <w:t>s</w:t>
      </w:r>
      <w:r w:rsidRPr="0049148B">
        <w:t xml:space="preserve"> </w:t>
      </w:r>
      <w:r>
        <w:t>and</w:t>
      </w:r>
      <w:r w:rsidRPr="0049148B">
        <w:t xml:space="preserve"> </w:t>
      </w:r>
      <w:ins w:id="58"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59" w:author="Reviewer" w:date="2023-06-06T15:22:00Z">
        <w:r w:rsidDel="005F048F">
          <w:delText>b</w:delText>
        </w:r>
      </w:del>
      <w:ins w:id="60"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61" w:author="Reviewer" w:date="2023-06-06T11:23:00Z">
        <w:r w:rsidR="005B317B" w:rsidRPr="005B317B">
          <w:t xml:space="preserve"> </w:t>
        </w:r>
        <w:r w:rsidR="005B317B">
          <w:t xml:space="preserve">Juvenile </w:t>
        </w:r>
      </w:ins>
      <w:ins w:id="62" w:author="Reviewer" w:date="2023-06-06T15:22:00Z">
        <w:r w:rsidR="005F048F">
          <w:t>Largemouth B</w:t>
        </w:r>
      </w:ins>
      <w:ins w:id="63"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64" w:author="Reviewer" w:date="2023-06-06T15:23:00Z">
        <w:r w:rsidR="005F048F">
          <w:t>Largemouth B</w:t>
        </w:r>
      </w:ins>
      <w:del w:id="65" w:author="Reviewer" w:date="2023-06-06T15:23:00Z">
        <w:r w:rsidDel="005F048F">
          <w:delText>b</w:delText>
        </w:r>
      </w:del>
      <w:r w:rsidRPr="0049148B">
        <w:t>ass recruitment in impoundments ≤1</w:t>
      </w:r>
      <w:ins w:id="66" w:author="Reviewer" w:date="2023-06-06T13:02:00Z">
        <w:r w:rsidR="00F50C5A">
          <w:t>1</w:t>
        </w:r>
      </w:ins>
      <w:del w:id="67"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68" w:author="Reviewer" w:date="2023-06-06T15:23:00Z">
        <w:r w:rsidR="005F048F">
          <w:t>Largemouth B</w:t>
        </w:r>
      </w:ins>
      <w:del w:id="69"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70" w:author="Reviewer" w:date="2023-06-06T15:23:00Z">
        <w:r w:rsidDel="005F048F">
          <w:delText>b</w:delText>
        </w:r>
      </w:del>
      <w:ins w:id="71" w:author="Reviewer" w:date="2023-06-06T15:23:00Z">
        <w:r w:rsidR="005F048F">
          <w:t xml:space="preserve">Largemouth </w:t>
        </w:r>
        <w:r w:rsidR="005F048F">
          <w:t>B</w:t>
        </w:r>
      </w:ins>
      <w:r w:rsidRPr="0049148B">
        <w:t xml:space="preserve">ass growth and survival, </w:t>
      </w:r>
      <w:ins w:id="72" w:author="Reviewer" w:date="2023-06-06T15:23:00Z">
        <w:r w:rsidR="005F048F">
          <w:t xml:space="preserve">and </w:t>
        </w:r>
      </w:ins>
      <w:r w:rsidRPr="0049148B">
        <w:t>(3) quantif</w:t>
      </w:r>
      <w:r>
        <w:t>y</w:t>
      </w:r>
      <w:r w:rsidRPr="0049148B">
        <w:t xml:space="preserve"> changes in Bluegill </w:t>
      </w:r>
      <w:r>
        <w:t>density</w:t>
      </w:r>
      <w:del w:id="73"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64F30B1D" w:rsidR="001117F0" w:rsidRDefault="001117F0" w:rsidP="001117F0">
      <w:pPr>
        <w:spacing w:line="480" w:lineRule="auto"/>
      </w:pPr>
      <w:r>
        <w:t>[C]</w:t>
      </w:r>
      <w:r w:rsidRPr="00C05EE6">
        <w:rPr>
          <w:i/>
          <w:iCs/>
        </w:rPr>
        <w:t xml:space="preserve">Study </w:t>
      </w:r>
      <w:r>
        <w:rPr>
          <w:i/>
          <w:iCs/>
        </w:rPr>
        <w:t>site</w:t>
      </w:r>
      <w:r w:rsidRPr="00C05EE6">
        <w:rPr>
          <w:i/>
          <w:iCs/>
        </w:rPr>
        <w:t>.</w:t>
      </w:r>
      <w:r>
        <w:t>—We used 20 small impoundments ranging from 0.7–48 ha for this study</w:t>
      </w:r>
      <w:del w:id="74" w:author="Reviewer" w:date="2023-06-06T15:25:00Z">
        <w:r w:rsidDel="005F048F">
          <w:delText>; we grouped impoundments into “small-sized” (&lt; 12 ha) and “large-sized”</w:delText>
        </w:r>
      </w:del>
      <w:r>
        <w:t xml:space="preserve"> (</w:t>
      </w:r>
      <w:del w:id="75" w:author="Reviewer" w:date="2023-06-06T15:25:00Z">
        <w:r w:rsidDel="005F048F">
          <w:delText xml:space="preserve">&gt; 33 ha; </w:delText>
        </w:r>
      </w:del>
      <w:r w:rsidRPr="00C77A17">
        <w:t>Table 1</w:t>
      </w:r>
      <w:r>
        <w:t>)</w:t>
      </w:r>
      <w:del w:id="76"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77" w:author="Reviewer" w:date="2023-06-06T15:25:00Z">
        <w:r w:rsidDel="005F048F">
          <w:delText>,</w:delText>
        </w:r>
      </w:del>
      <w:r>
        <w:t xml:space="preserve"> </w:t>
      </w:r>
      <w:del w:id="78"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79" w:author="Reviewer" w:date="2023-06-06T11:15:00Z">
        <w:r w:rsidDel="009874FC">
          <w:delText xml:space="preserve"> (with one exception)</w:delText>
        </w:r>
      </w:del>
      <w:r w:rsidRPr="00724517">
        <w:t xml:space="preserve">, and </w:t>
      </w:r>
      <w:ins w:id="80" w:author="Reviewer" w:date="2023-06-06T15:27:00Z">
        <w:r w:rsidR="005F048F">
          <w:t>Largemouth B</w:t>
        </w:r>
      </w:ins>
      <w:del w:id="81" w:author="Reviewer" w:date="2023-06-06T15:27:00Z">
        <w:r w:rsidDel="005F048F">
          <w:delText>b</w:delText>
        </w:r>
      </w:del>
      <w:r>
        <w:t>ass and Bluegill densities. Small impoundments were chosen to be treated</w:t>
      </w:r>
      <w:ins w:id="82" w:author="Reviewer" w:date="2023-06-06T11:15:00Z">
        <w:r w:rsidR="009874FC">
          <w:t xml:space="preserve"> with rotenone</w:t>
        </w:r>
      </w:ins>
      <w:r>
        <w:t xml:space="preserve"> or not based on </w:t>
      </w:r>
      <w:del w:id="83" w:author="Reviewer" w:date="2023-06-06T15:27:00Z">
        <w:r w:rsidDel="005F048F">
          <w:delText xml:space="preserve">ADCNR, </w:delText>
        </w:r>
      </w:del>
      <w:r>
        <w:t>private owner</w:t>
      </w:r>
      <w:del w:id="84" w:author="Reviewer" w:date="2023-06-06T15:27:00Z">
        <w:r w:rsidDel="005F048F">
          <w:delText>,</w:delText>
        </w:r>
      </w:del>
      <w:r>
        <w:t xml:space="preserve"> and Auburn University requests. We sampled impoundments during spring 2017 through spring 2019 for this study; we sampled using electrofishing each spring and applied rotenone treatments</w:t>
      </w:r>
      <w:ins w:id="85" w:author="Reviewer" w:date="2023-06-06T11:13:00Z">
        <w:r w:rsidR="009874FC">
          <w:t xml:space="preserve"> and seined</w:t>
        </w:r>
      </w:ins>
      <w:r>
        <w:t xml:space="preserve"> in the summers of 2017 </w:t>
      </w:r>
      <w:r>
        <w:lastRenderedPageBreak/>
        <w:t>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88AAD16" w14:textId="77777777" w:rsidR="001117F0" w:rsidRDefault="001117F0" w:rsidP="001117F0">
      <w:pPr>
        <w:spacing w:line="480" w:lineRule="auto"/>
      </w:pPr>
    </w:p>
    <w:p w14:paraId="4B1ED997" w14:textId="3AD8DEA1"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86" w:author="Reviewer" w:date="2023-06-06T15:28:00Z">
        <w:r w:rsidR="00013AFF">
          <w:t>Largemouth B</w:t>
        </w:r>
      </w:ins>
      <w:del w:id="87" w:author="Reviewer" w:date="2023-06-06T15:29:00Z">
        <w:r w:rsidDel="00013AFF">
          <w:delText>b</w:delText>
        </w:r>
      </w:del>
      <w:r>
        <w:t xml:space="preserve">ass. </w:t>
      </w:r>
      <w:del w:id="88"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89" w:author="Reviewer" w:date="2023-06-06T11:34:00Z">
        <w:r w:rsidR="00113AB5">
          <w:t>21.092 kg/cm</w:t>
        </w:r>
        <w:r w:rsidR="00113AB5">
          <w:rPr>
            <w:vertAlign w:val="superscript"/>
          </w:rPr>
          <w:t>2</w:t>
        </w:r>
      </w:ins>
      <w:del w:id="90" w:author="Reviewer" w:date="2023-06-06T11:33:00Z">
        <w:r w:rsidDel="00113AB5">
          <w:delText>210,920 L/m</w:delText>
        </w:r>
        <w:r w:rsidDel="00113AB5">
          <w:rPr>
            <w:vertAlign w:val="superscript"/>
          </w:rPr>
          <w:delText>2</w:delText>
        </w:r>
      </w:del>
      <w:del w:id="91" w:author="Reviewer" w:date="2023-06-06T15:29:00Z">
        <w:r w:rsidDel="00013AFF">
          <w:delText>)</w:delText>
        </w:r>
      </w:del>
      <w:ins w:id="92" w:author="Reviewer" w:date="2023-06-06T15:29:00Z">
        <w:r w:rsidR="00013AFF">
          <w:t xml:space="preserve"> or </w:t>
        </w:r>
      </w:ins>
      <w:ins w:id="93" w:author="Reviewer" w:date="2023-06-06T15:30:00Z">
        <w:r w:rsidR="00013AFF">
          <w:t>300 psi)</w:t>
        </w:r>
      </w:ins>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t>
      </w:r>
      <w:r>
        <w:lastRenderedPageBreak/>
        <w:t>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63997697"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ins w:id="94"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w:t>
      </w:r>
      <w:ins w:id="95" w:author="Reviewer" w:date="2023-06-06T15:42:00Z">
        <w:r w:rsidR="00CA6401">
          <w:t xml:space="preserve"> ensured</w:t>
        </w:r>
      </w:ins>
      <w:r>
        <w:t xml:space="preserve"> </w:t>
      </w:r>
      <w:del w:id="96"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r>
        <w:t>the same</w:t>
      </w:r>
      <w:ins w:id="97"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4FE2A1BA" w:rsidR="001117F0" w:rsidRDefault="001117F0" w:rsidP="001117F0">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t>
      </w:r>
      <w:r>
        <w:lastRenderedPageBreak/>
        <w:t xml:space="preserve">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98" w:author="Reviewer" w:date="2023-06-06T12:06:00Z">
        <w:r w:rsidR="00EA7FB0">
          <w:t>e</w:t>
        </w:r>
      </w:ins>
      <w:del w:id="99"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14182FD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00" w:author="Reviewer" w:date="2023-06-06T15:52:00Z">
        <w:r w:rsidR="00F34732">
          <w:t>Largemouth B</w:t>
        </w:r>
      </w:ins>
      <w:del w:id="101" w:author="Reviewer" w:date="2023-06-06T15:52:00Z">
        <w:r w:rsidDel="00F34732">
          <w:delText>b</w:delText>
        </w:r>
      </w:del>
      <w:r>
        <w:t>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w:t>
      </w:r>
      <w:r>
        <w:lastRenderedPageBreak/>
        <w:t xml:space="preserve">(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5362226C"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02" w:author="Reviewer" w:date="2023-06-06T15:53:00Z">
        <w:r w:rsidR="00F34732">
          <w:t>Largemouth B</w:t>
        </w:r>
      </w:ins>
      <w:del w:id="103" w:author="Reviewer" w:date="2023-06-06T15:53:00Z">
        <w:r w:rsidDel="00F34732">
          <w:delText>b</w:delText>
        </w:r>
      </w:del>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6A3F9EDC" w14:textId="5D4BCF8C" w:rsidR="001117F0" w:rsidRPr="003138B4" w:rsidRDefault="001117F0" w:rsidP="001117F0">
      <w:pPr>
        <w:tabs>
          <w:tab w:val="left" w:pos="920"/>
        </w:tabs>
        <w:spacing w:line="480" w:lineRule="auto"/>
      </w:pPr>
      <w:r>
        <w:tab/>
        <w:t xml:space="preserve">We compared </w:t>
      </w:r>
      <w:ins w:id="104" w:author="Reviewer" w:date="2023-06-06T15:54:00Z">
        <w:r w:rsidR="00F34732">
          <w:t>Largemouth B</w:t>
        </w:r>
      </w:ins>
      <w:del w:id="105"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50D3C6C7"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06" w:author="Reviewer" w:date="2023-06-06T15:54:00Z">
        <w:r w:rsidR="00F34732">
          <w:t>Largemouth B</w:t>
        </w:r>
      </w:ins>
      <w:del w:id="107" w:author="Reviewer" w:date="2023-06-06T15:54:00Z">
        <w:r w:rsidDel="00F34732">
          <w:delText>b</w:delText>
        </w:r>
      </w:del>
      <w:r>
        <w:t>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w:t>
      </w:r>
      <w:r w:rsidRPr="00247AE8">
        <w:lastRenderedPageBreak/>
        <w:t xml:space="preserve">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08"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3422D6E4"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09" w:author="Reviewer" w:date="2023-06-06T15:56:00Z">
        <w:r w:rsidR="00F34732">
          <w:t>Largemouth B</w:t>
        </w:r>
      </w:ins>
      <w:del w:id="110" w:author="Reviewer" w:date="2023-06-06T15:56:00Z">
        <w:r w:rsidDel="00F34732">
          <w:delText>b</w:delText>
        </w:r>
      </w:del>
      <w:r>
        <w:t xml:space="preserve">ass and stock-sized Bluegill (i.e., &gt;80 mm) using a BACI analysis for both large and small impoundments. To meet the assumption of normality, we added a 1 to all age-1 </w:t>
      </w:r>
      <w:ins w:id="111" w:author="Reviewer" w:date="2023-06-06T15:56:00Z">
        <w:r w:rsidR="00F34732">
          <w:t>Largemouth B</w:t>
        </w:r>
      </w:ins>
      <w:del w:id="112"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13" w:author="Reviewer" w:date="2023-06-06T15:56:00Z">
        <w:r w:rsidR="00F34732">
          <w:t>Largemouth B</w:t>
        </w:r>
      </w:ins>
      <w:del w:id="114" w:author="Reviewer" w:date="2023-06-06T15:56:00Z">
        <w:r w:rsidDel="00F34732">
          <w:delText>b</w:delText>
        </w:r>
      </w:del>
      <w:r>
        <w:t>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t>
      </w:r>
      <w:del w:id="115" w:author="Reviewer" w:date="2023-06-06T15:57:00Z">
        <w:r w:rsidDel="00F34732">
          <w:delText xml:space="preserve">We fit a linear mixed-effects model via maximum likelihood for each dependent variable in large impoundments with an independent </w:delText>
        </w:r>
        <w:r w:rsidDel="00F34732">
          <w:lastRenderedPageBreak/>
          <w:delText xml:space="preserve">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116" w:author="Reviewer" w:date="2023-06-06T15:57:00Z">
        <w:r w:rsidR="00F34732">
          <w:t>Largemouth B</w:t>
        </w:r>
      </w:ins>
      <w:del w:id="117"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118" w:author="Reviewer" w:date="2023-06-06T15:57:00Z">
        <w:r w:rsidDel="00F34732">
          <w:delText xml:space="preserve"> for both large and small impoundments</w:delText>
        </w:r>
      </w:del>
      <w:r>
        <w:t xml:space="preserve">. </w:t>
      </w:r>
      <w:del w:id="119" w:author="Reviewer" w:date="2023-06-06T15:58:00Z">
        <w:r w:rsidDel="00F34732">
          <w:delText>For small impoundments, we</w:delText>
        </w:r>
      </w:del>
      <w:ins w:id="120" w:author="Reviewer" w:date="2023-06-06T15:58:00Z">
        <w:r w:rsidR="00F34732">
          <w:t>We</w:t>
        </w:r>
      </w:ins>
      <w:r>
        <w:t xml:space="preserve"> fit a linear mixed-effects model via maximum likelihood with an independent random effect of year intercepts with a fixed effect of rotenone treatment. </w:t>
      </w:r>
      <w:del w:id="121"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7220582F" w:rsidR="001117F0" w:rsidRDefault="001117F0" w:rsidP="001117F0">
      <w:pPr>
        <w:tabs>
          <w:tab w:val="left" w:pos="920"/>
        </w:tabs>
        <w:spacing w:line="480" w:lineRule="auto"/>
      </w:pPr>
      <w:r>
        <w:tab/>
        <w:t xml:space="preserve">The treatment x time period x application (first: day-1 vs. day-2, and second: day-21 vs. day-22) interaction for </w:t>
      </w:r>
      <w:ins w:id="122" w:author="Reviewer" w:date="2023-06-06T15:58:00Z">
        <w:r w:rsidR="00F34732">
          <w:t>Largemouth B</w:t>
        </w:r>
      </w:ins>
      <w:del w:id="123" w:author="Reviewer" w:date="2023-06-06T15:58:00Z">
        <w:r w:rsidDel="00F34732">
          <w:delText>b</w:delText>
        </w:r>
      </w:del>
      <w:r>
        <w:t xml:space="preserve">ass seine catches was not statistically significant: </w:t>
      </w:r>
      <w:del w:id="124" w:author="Reviewer" w:date="2023-06-06T14:42:00Z">
        <w:r w:rsidDel="00747389">
          <w:delText xml:space="preserve">differences in </w:delText>
        </w:r>
      </w:del>
      <w:r>
        <w:t>catches between treated versus control impoundments before and after rotenone treatment were similar between the first and second rotenone applications in small (F</w:t>
      </w:r>
      <w:r>
        <w:rPr>
          <w:vertAlign w:val="subscript"/>
        </w:rPr>
        <w:t>1,57</w:t>
      </w:r>
      <w:r>
        <w:t>=0.38, p=0.57) and large (F</w:t>
      </w:r>
      <w:r>
        <w:rPr>
          <w:vertAlign w:val="subscript"/>
        </w:rPr>
        <w:t>1,15</w:t>
      </w:r>
      <w:r>
        <w:t xml:space="preserve">=0.0023, p=0.96) impoundments. In other words, regardless of application (day 1 or 21), the same immediate treatment effect was observed. In small impoundments, those treated with rotenone experienced an additional 96% (89–99%; ±95% CI) </w:t>
      </w:r>
      <w:r>
        <w:lastRenderedPageBreak/>
        <w:t xml:space="preserve">reduction in </w:t>
      </w:r>
      <w:del w:id="125" w:author="Reviewer" w:date="2023-06-06T15:59:00Z">
        <w:r w:rsidDel="00F34732">
          <w:delText>b</w:delText>
        </w:r>
      </w:del>
      <w:ins w:id="126"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127"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in small </w:t>
      </w:r>
      <w:ins w:id="128" w:author="Reviewer" w:date="2023-06-06T15:59:00Z">
        <w:r w:rsidR="00F34732">
          <w:t>impoundments</w:t>
        </w:r>
        <w:r w:rsidR="00F34732">
          <w:t xml:space="preserve"> </w:t>
        </w:r>
      </w:ins>
      <w:r>
        <w:t>(F</w:t>
      </w:r>
      <w:r>
        <w:softHyphen/>
      </w:r>
      <w:r>
        <w:rPr>
          <w:vertAlign w:val="subscript"/>
        </w:rPr>
        <w:t>1,57</w:t>
      </w:r>
      <w:r>
        <w:t xml:space="preserve">=0.50, p=0.48) </w:t>
      </w:r>
      <w:del w:id="129"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130" w:author="Reviewer" w:date="2023-06-06T16:00:00Z">
        <w:r w:rsidDel="007304AD">
          <w:delText xml:space="preserve">in small </w:delText>
        </w:r>
      </w:del>
      <w:r>
        <w:t>(F</w:t>
      </w:r>
      <w:r>
        <w:rPr>
          <w:vertAlign w:val="subscript"/>
        </w:rPr>
        <w:t>1,61</w:t>
      </w:r>
      <w:r>
        <w:t xml:space="preserve">=7.48, p=0.0070) </w:t>
      </w:r>
      <w:del w:id="131"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Figure 3</w:t>
      </w:r>
      <w:r>
        <w:t xml:space="preserve">). </w:t>
      </w:r>
      <w:del w:id="132"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2915661E" w:rsidR="001117F0" w:rsidRDefault="001117F0" w:rsidP="001117F0">
      <w:pPr>
        <w:tabs>
          <w:tab w:val="left" w:pos="920"/>
        </w:tabs>
        <w:spacing w:line="480" w:lineRule="auto"/>
      </w:pPr>
      <w:r>
        <w:tab/>
        <w:t xml:space="preserve">Pre-treatment (i.e., day 1) </w:t>
      </w:r>
      <w:ins w:id="133" w:author="Reviewer" w:date="2023-06-06T16:01:00Z">
        <w:r w:rsidR="007304AD">
          <w:t>Largemouth B</w:t>
        </w:r>
      </w:ins>
      <w:del w:id="134" w:author="Reviewer" w:date="2023-06-06T16:01:00Z">
        <w:r w:rsidDel="007304AD">
          <w:delText>b</w:delText>
        </w:r>
      </w:del>
      <w:r>
        <w:t>ass seine catches were not significantly different initially in treatment and control small</w:t>
      </w:r>
      <w:ins w:id="135" w:author="Reviewer" w:date="2023-06-06T16:01:00Z">
        <w:r w:rsidR="007304AD">
          <w:t xml:space="preserve"> impoundments</w:t>
        </w:r>
      </w:ins>
      <w:r>
        <w:t xml:space="preserve"> (F</w:t>
      </w:r>
      <w:r>
        <w:rPr>
          <w:vertAlign w:val="subscript"/>
        </w:rPr>
        <w:t>1,19</w:t>
      </w:r>
      <w:r>
        <w:t>=11.22; p=0.56)</w:t>
      </w:r>
      <w:del w:id="136"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xml:space="preserve">. When observing day-1 compared to the mid-summer follow-up (i.e., day-42), we found the treatment x time period interaction was statistically significant </w:t>
      </w:r>
      <w:del w:id="137" w:author="Reviewer" w:date="2023-06-06T16:01:00Z">
        <w:r w:rsidDel="007304AD">
          <w:delText xml:space="preserve">in small impoundments </w:delText>
        </w:r>
      </w:del>
      <w:r>
        <w:t>(F</w:t>
      </w:r>
      <w:r>
        <w:rPr>
          <w:vertAlign w:val="subscript"/>
        </w:rPr>
        <w:t>1,19</w:t>
      </w:r>
      <w:r>
        <w:t xml:space="preserve">=6.73; p=0.017) and represented an additional 86% (38–97%; ±95% CI) post-treatment decrease in </w:t>
      </w:r>
      <w:del w:id="138" w:author="Reviewer" w:date="2023-06-06T16:01:00Z">
        <w:r w:rsidDel="007304AD">
          <w:delText xml:space="preserve">small </w:delText>
        </w:r>
      </w:del>
      <w:r>
        <w:t xml:space="preserve">treatment impoundments compared to </w:t>
      </w:r>
      <w:del w:id="139" w:author="Reviewer" w:date="2023-06-06T16:02:00Z">
        <w:r w:rsidDel="007304AD">
          <w:delText xml:space="preserve">small </w:delText>
        </w:r>
      </w:del>
      <w:r>
        <w:t>controls (</w:t>
      </w:r>
      <w:r w:rsidRPr="001A40B7">
        <w:t>Figure 4</w:t>
      </w:r>
      <w:r>
        <w:t xml:space="preserve">). </w:t>
      </w:r>
      <w:del w:id="140" w:author="Reviewer" w:date="2023-06-06T16:02:00Z">
        <w:r w:rsidDel="007304AD">
          <w:delText>The large impoundment treatment x time period interaction was not 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r>
        <w:lastRenderedPageBreak/>
        <w:t>Bluegill seine catches were not significantly different initially in treatment and control small impoundments (F</w:t>
      </w:r>
      <w:r>
        <w:softHyphen/>
      </w:r>
      <w:r>
        <w:rPr>
          <w:vertAlign w:val="subscript"/>
        </w:rPr>
        <w:t>1,19</w:t>
      </w:r>
      <w:r>
        <w:t>=5.69; p=0.24</w:t>
      </w:r>
      <w:ins w:id="141" w:author="Reviewer" w:date="2023-06-06T16:02:00Z">
        <w:r w:rsidR="007304AD">
          <w:t>; Figure 5</w:t>
        </w:r>
      </w:ins>
      <w:r>
        <w:t>)</w:t>
      </w:r>
      <w:del w:id="142"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r>
        <w:t xml:space="preserve">. The treatment x time period interaction </w:t>
      </w:r>
      <w:del w:id="143" w:author="Reviewer" w:date="2023-06-06T16:02:00Z">
        <w:r w:rsidDel="007304AD">
          <w:delText xml:space="preserve">in small </w:delText>
        </w:r>
      </w:del>
      <w:r>
        <w:t>(F</w:t>
      </w:r>
      <w:r>
        <w:rPr>
          <w:vertAlign w:val="subscript"/>
        </w:rPr>
        <w:t>1,19</w:t>
      </w:r>
      <w:r>
        <w:t xml:space="preserve">=0.39; p=0.55) </w:t>
      </w:r>
      <w:del w:id="144"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 presenting no change in catches of Bluegill from day-1 to day-42 in treatments compared to controls (</w:t>
      </w:r>
      <w:r w:rsidRPr="008620B4">
        <w:t>Figure 5</w:t>
      </w:r>
      <w:r>
        <w:t xml:space="preserve">).  </w:t>
      </w:r>
    </w:p>
    <w:p w14:paraId="2474484A" w14:textId="1C63A82C" w:rsidR="001117F0" w:rsidRDefault="001117F0" w:rsidP="001117F0">
      <w:pPr>
        <w:tabs>
          <w:tab w:val="left" w:pos="920"/>
        </w:tabs>
        <w:spacing w:line="480" w:lineRule="auto"/>
      </w:pPr>
      <w:r>
        <w:tab/>
        <w:t xml:space="preserve">Age-0 </w:t>
      </w:r>
      <w:ins w:id="145" w:author="Reviewer" w:date="2023-06-06T16:03:00Z">
        <w:r w:rsidR="007304AD">
          <w:t>Largemouth B</w:t>
        </w:r>
      </w:ins>
      <w:del w:id="146" w:author="Reviewer" w:date="2023-06-06T16:03:00Z">
        <w:r w:rsidDel="007304AD">
          <w:delText>b</w:delText>
        </w:r>
      </w:del>
      <w:r>
        <w:t xml:space="preserve">ass </w:t>
      </w:r>
      <w:proofErr w:type="gramStart"/>
      <w:r>
        <w:t>were</w:t>
      </w:r>
      <w:proofErr w:type="gramEnd"/>
      <w:r>
        <w:t xml:space="preserve"> not captured in six of the treated impoundments. In impoundments from which they were captured, bass MLA-0 in the seine catches pre-treatment (i.e., day 1) were similar in the treatment and control small </w:t>
      </w:r>
      <w:ins w:id="147" w:author="Reviewer" w:date="2023-06-06T16:04:00Z">
        <w:r w:rsidR="007304AD">
          <w:t xml:space="preserve">impoundments </w:t>
        </w:r>
      </w:ins>
      <w:r>
        <w:t>(F</w:t>
      </w:r>
      <w:r>
        <w:rPr>
          <w:vertAlign w:val="subscript"/>
        </w:rPr>
        <w:t>1,19</w:t>
      </w:r>
      <w:r>
        <w:t>=0.025; p=0.94)</w:t>
      </w:r>
      <w:del w:id="148"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149" w:author="Reviewer" w:date="2023-06-06T16:04:00Z">
        <w:r w:rsidDel="007304AD">
          <w:delText>In small impoundments, t</w:delText>
        </w:r>
      </w:del>
      <w:ins w:id="150"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controls </w:t>
      </w:r>
      <w:del w:id="151" w:author="Reviewer" w:date="2023-06-06T16:04:00Z">
        <w:r w:rsidDel="007304AD">
          <w:delText xml:space="preserve">and </w:delText>
        </w:r>
      </w:del>
      <w:ins w:id="152" w:author="Reviewer" w:date="2023-06-06T16:04:00Z">
        <w:r w:rsidR="007304AD">
          <w:t>versus</w:t>
        </w:r>
        <w:r w:rsidR="007304AD">
          <w:t xml:space="preserve"> </w:t>
        </w:r>
      </w:ins>
      <w:r>
        <w:t>treatments (F</w:t>
      </w:r>
      <w:r>
        <w:rPr>
          <w:vertAlign w:val="subscript"/>
        </w:rPr>
        <w:t>1,14</w:t>
      </w:r>
      <w:r>
        <w:t xml:space="preserve">=0.024; p=0.88). </w:t>
      </w:r>
      <w:del w:id="153"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r>
        <w:t xml:space="preserve">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52251491" w:rsidR="001117F0" w:rsidRDefault="001117F0" w:rsidP="001117F0">
      <w:pPr>
        <w:tabs>
          <w:tab w:val="left" w:pos="920"/>
        </w:tabs>
        <w:spacing w:line="480" w:lineRule="auto"/>
        <w:rPr>
          <w:iCs/>
        </w:rPr>
      </w:pPr>
      <w:r>
        <w:rPr>
          <w:iCs/>
        </w:rPr>
        <w:tab/>
      </w:r>
      <w:ins w:id="154" w:author="Reviewer" w:date="2023-06-06T16:06:00Z">
        <w:r w:rsidR="007304AD">
          <w:rPr>
            <w:iCs/>
          </w:rPr>
          <w:t xml:space="preserve">Largemouth </w:t>
        </w:r>
      </w:ins>
      <w:r>
        <w:rPr>
          <w:iCs/>
        </w:rPr>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w:t>
      </w:r>
      <w:ins w:id="155" w:author="Reviewer" w:date="2023-06-06T16:06:00Z">
        <w:r w:rsidR="007304AD">
          <w:rPr>
            <w:iCs/>
          </w:rPr>
          <w:t xml:space="preserve"> (Figure 7)</w:t>
        </w:r>
      </w:ins>
      <w:r>
        <w:rPr>
          <w:iCs/>
        </w:rPr>
        <w:t>. However, there was no difference between one versus two years of treatment (F</w:t>
      </w:r>
      <w:r>
        <w:rPr>
          <w:iCs/>
          <w:vertAlign w:val="subscript"/>
        </w:rPr>
        <w:t>1,24</w:t>
      </w:r>
      <w:r>
        <w:rPr>
          <w:iCs/>
          <w:vertAlign w:val="subscript"/>
        </w:rPr>
        <w:softHyphen/>
      </w:r>
      <w:r>
        <w:rPr>
          <w:iCs/>
        </w:rPr>
        <w:t>=19.15; p=0.69)</w:t>
      </w:r>
      <w:del w:id="156" w:author="Reviewer" w:date="2023-06-06T16:08:00Z">
        <w:r w:rsidDel="007304AD">
          <w:rPr>
            <w:iCs/>
          </w:rPr>
          <w:delText xml:space="preserve"> </w:delText>
        </w:r>
      </w:del>
      <w:del w:id="157" w:author="Reviewer" w:date="2023-06-06T16:07:00Z">
        <w:r w:rsidDel="007304AD">
          <w:rPr>
            <w:iCs/>
          </w:rPr>
          <w:delText xml:space="preserve">in small impoundments </w:delText>
        </w:r>
      </w:del>
      <w:del w:id="158" w:author="Reviewer" w:date="2023-06-06T16:08:00Z">
        <w:r w:rsidDel="007304AD">
          <w:rPr>
            <w:iCs/>
          </w:rPr>
          <w:delText>(</w:delText>
        </w:r>
        <w:r w:rsidRPr="001A40B7" w:rsidDel="007304AD">
          <w:rPr>
            <w:iCs/>
          </w:rPr>
          <w:delText>Figure 7</w:delText>
        </w:r>
        <w:r w:rsidDel="007304AD">
          <w:rPr>
            <w:iCs/>
          </w:rPr>
          <w:delText>)</w:delText>
        </w:r>
      </w:del>
      <w:r>
        <w:rPr>
          <w:iCs/>
        </w:rPr>
        <w:t>.</w:t>
      </w:r>
      <w:del w:id="159"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 xml:space="preserve">=3.83; p=0.050) and </w:delText>
        </w:r>
        <w:r w:rsidDel="007304AD">
          <w:rPr>
            <w:iCs/>
          </w:rPr>
          <w:lastRenderedPageBreak/>
          <w:delText>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p>
    <w:p w14:paraId="442BB15F" w14:textId="580A84C7" w:rsidR="001117F0" w:rsidRPr="008B0704" w:rsidRDefault="001117F0" w:rsidP="001117F0">
      <w:pPr>
        <w:tabs>
          <w:tab w:val="left" w:pos="920"/>
        </w:tabs>
        <w:spacing w:line="480" w:lineRule="auto"/>
        <w:rPr>
          <w:iCs/>
        </w:rPr>
      </w:pPr>
      <w:r>
        <w:rPr>
          <w:iCs/>
        </w:rPr>
        <w:tab/>
        <w:t xml:space="preserve">In small impoundments, we found </w:t>
      </w:r>
      <w:ins w:id="160" w:author="Reviewer" w:date="2023-06-06T16:08:00Z">
        <w:r w:rsidR="007304AD">
          <w:t>Largemouth B</w:t>
        </w:r>
      </w:ins>
      <w:del w:id="161" w:author="Reviewer" w:date="2023-06-06T16:08:00Z">
        <w:r w:rsidDel="007304AD">
          <w:rPr>
            <w:iCs/>
          </w:rPr>
          <w:delText>b</w:delText>
        </w:r>
      </w:del>
      <w:r>
        <w:rPr>
          <w:iCs/>
        </w:rPr>
        <w:t>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162" w:author="Reviewer" w:date="2023-06-06T16:09:00Z">
        <w:r w:rsidR="007304AD">
          <w:rPr>
            <w:iCs/>
          </w:rPr>
          <w:t xml:space="preserve">; </w:t>
        </w:r>
      </w:ins>
      <w:del w:id="163" w:author="Reviewer" w:date="2023-06-06T16:09:00Z">
        <w:r w:rsidDel="007304AD">
          <w:rPr>
            <w:iCs/>
          </w:rPr>
          <w:delText>) in small impoundments (</w:delText>
        </w:r>
      </w:del>
      <w:r w:rsidRPr="001A40B7">
        <w:rPr>
          <w:iCs/>
        </w:rPr>
        <w:t>Figure 9</w:t>
      </w:r>
      <w:r>
        <w:rPr>
          <w:iCs/>
        </w:rPr>
        <w:t xml:space="preserve">). </w:t>
      </w:r>
      <w:del w:id="164"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p>
    <w:p w14:paraId="5B405530" w14:textId="7090C176" w:rsidR="001117F0" w:rsidRPr="00F034C9" w:rsidRDefault="001117F0" w:rsidP="001117F0">
      <w:pPr>
        <w:tabs>
          <w:tab w:val="left" w:pos="920"/>
        </w:tabs>
        <w:spacing w:line="480" w:lineRule="auto"/>
        <w:rPr>
          <w:iCs/>
        </w:rPr>
      </w:pPr>
      <w:r>
        <w:rPr>
          <w:iCs/>
        </w:rPr>
        <w:tab/>
      </w:r>
      <w:del w:id="165" w:author="Reviewer" w:date="2023-06-06T16:09:00Z">
        <w:r w:rsidDel="007304AD">
          <w:rPr>
            <w:iCs/>
          </w:rPr>
          <w:delText>In small impoundments, we</w:delText>
        </w:r>
      </w:del>
      <w:ins w:id="166" w:author="Reviewer" w:date="2023-06-06T16:09:00Z">
        <w:r w:rsidR="007304AD">
          <w:rPr>
            <w:iCs/>
          </w:rPr>
          <w:t>We</w:t>
        </w:r>
      </w:ins>
      <w:r>
        <w:rPr>
          <w:iCs/>
        </w:rPr>
        <w:t xml:space="preserve"> failed to detect any change in </w:t>
      </w:r>
      <w:ins w:id="167" w:author="Reviewer" w:date="2023-06-06T16:09:00Z">
        <w:r w:rsidR="007304AD">
          <w:t>Largemouth B</w:t>
        </w:r>
      </w:ins>
      <w:del w:id="168"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169" w:author="Reviewer" w:date="2023-06-06T16:10:00Z">
        <w:r w:rsidDel="007304AD">
          <w:rPr>
            <w:iCs/>
          </w:rPr>
          <w:delText xml:space="preserve">We observed the same trend in age-0 </w:delText>
        </w:r>
      </w:del>
      <w:del w:id="170" w:author="Reviewer" w:date="2023-06-06T16:09:00Z">
        <w:r w:rsidDel="007304AD">
          <w:rPr>
            <w:iCs/>
          </w:rPr>
          <w:delText>b</w:delText>
        </w:r>
      </w:del>
      <w:del w:id="171"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 xml:space="preserve">=0.13; p=0.67), controls versus </w:delText>
        </w:r>
        <w:r w:rsidDel="007304AD">
          <w:rPr>
            <w:iCs/>
          </w:rPr>
          <w:lastRenderedPageBreak/>
          <w:delText>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43617E7" w:rsidR="001117F0" w:rsidRDefault="001117F0" w:rsidP="001117F0">
      <w:pPr>
        <w:tabs>
          <w:tab w:val="left" w:pos="920"/>
        </w:tabs>
        <w:spacing w:line="480" w:lineRule="auto"/>
        <w:rPr>
          <w:iCs/>
        </w:rPr>
      </w:pPr>
      <w:r>
        <w:rPr>
          <w:iCs/>
        </w:rPr>
        <w:tab/>
        <w:t xml:space="preserve">Evaluating responses of age-0 </w:t>
      </w:r>
      <w:ins w:id="172" w:author="Reviewer" w:date="2023-06-06T16:10:00Z">
        <w:r w:rsidR="00640160">
          <w:t>Largemouth B</w:t>
        </w:r>
      </w:ins>
      <w:del w:id="173" w:author="Reviewer" w:date="2023-06-06T16:10:00Z">
        <w:r w:rsidDel="00640160">
          <w:rPr>
            <w:iCs/>
          </w:rPr>
          <w:delText>b</w:delText>
        </w:r>
      </w:del>
      <w:r>
        <w:rPr>
          <w:iCs/>
        </w:rPr>
        <w:t>ass and Bluegill to shoreline rotenone application in small impoundments</w:t>
      </w:r>
      <w:ins w:id="174" w:author="Reviewer" w:date="2023-06-06T16:10:00Z">
        <w:r w:rsidR="00640160">
          <w:rPr>
            <w:iCs/>
          </w:rPr>
          <w:t xml:space="preserve"> </w:t>
        </w:r>
      </w:ins>
      <w:del w:id="175"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176" w:author="Reviewer" w:date="2023-06-06T16:10:00Z">
        <w:r w:rsidR="00640160">
          <w:t>Largemouth B</w:t>
        </w:r>
      </w:ins>
      <w:del w:id="177" w:author="Reviewer" w:date="2023-06-06T16:10:00Z">
        <w:r w:rsidDel="00640160">
          <w:rPr>
            <w:iCs/>
          </w:rPr>
          <w:delText>b</w:delText>
        </w:r>
      </w:del>
      <w:r>
        <w:rPr>
          <w:iCs/>
        </w:rPr>
        <w:t xml:space="preserve">ass and </w:t>
      </w:r>
      <w:del w:id="178" w:author="Reviewer" w:date="2023-06-06T12:11:00Z">
        <w:r w:rsidDel="00EA7FB0">
          <w:rPr>
            <w:iCs/>
          </w:rPr>
          <w:delText xml:space="preserve">bream </w:delText>
        </w:r>
      </w:del>
      <w:ins w:id="179" w:author="Reviewer" w:date="2023-06-06T12:11:00Z">
        <w:r w:rsidR="00EA7FB0">
          <w:rPr>
            <w:iCs/>
          </w:rPr>
          <w:t>Bluegill</w:t>
        </w:r>
        <w:r w:rsidR="00EA7FB0">
          <w:rPr>
            <w:iCs/>
          </w:rPr>
          <w:t xml:space="preserve"> </w:t>
        </w:r>
      </w:ins>
      <w:r>
        <w:rPr>
          <w:iCs/>
        </w:rPr>
        <w:t xml:space="preserve">small impoundment fisheries. Long-term population success for both </w:t>
      </w:r>
      <w:ins w:id="180" w:author="Reviewer" w:date="2023-06-06T16:10:00Z">
        <w:r w:rsidR="00640160">
          <w:t>Largemouth B</w:t>
        </w:r>
      </w:ins>
      <w:del w:id="181"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w:t>
      </w:r>
      <w:ins w:id="182" w:author="Reviewer" w:date="2023-06-06T16:11:00Z">
        <w:r w:rsidR="00640160">
          <w:t>Largemouth B</w:t>
        </w:r>
      </w:ins>
      <w:del w:id="183"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184"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 xml:space="preserve">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185" w:author="Reviewer" w:date="2023-06-06T16:12:00Z">
        <w:r w:rsidR="00640160">
          <w:t>Largemouth B</w:t>
        </w:r>
      </w:ins>
      <w:del w:id="186"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187"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lastRenderedPageBreak/>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188" w:author="Reviewer" w:date="2023-06-06T16:13:00Z">
        <w:r w:rsidR="00640160">
          <w:t>Largemouth B</w:t>
        </w:r>
      </w:ins>
      <w:del w:id="189"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190"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191" w:author="Reviewer" w:date="2023-06-06T16:13:00Z">
        <w:r w:rsidR="00640160">
          <w:t>Largemouth B</w:t>
        </w:r>
      </w:ins>
      <w:del w:id="192"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104C043B" w:rsidR="001117F0" w:rsidRDefault="001117F0" w:rsidP="001117F0">
      <w:pPr>
        <w:tabs>
          <w:tab w:val="left" w:pos="920"/>
        </w:tabs>
        <w:spacing w:line="480" w:lineRule="auto"/>
        <w:rPr>
          <w:iCs/>
        </w:rPr>
      </w:pPr>
      <w:r>
        <w:rPr>
          <w:iCs/>
        </w:rPr>
        <w:tab/>
      </w:r>
      <w:ins w:id="193"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194" w:author="Reviewer" w:date="2023-06-06T16:16:00Z">
        <w:r w:rsidR="00640160">
          <w:t>Largemouth B</w:t>
        </w:r>
      </w:ins>
      <w:del w:id="195" w:author="Reviewer" w:date="2023-06-06T16:16:00Z">
        <w:r w:rsidDel="00640160">
          <w:rPr>
            <w:iCs/>
          </w:rPr>
          <w:delText>b</w:delText>
        </w:r>
      </w:del>
      <w:r>
        <w:rPr>
          <w:iCs/>
        </w:rPr>
        <w:t xml:space="preserve">ass the previous summer in seine catches. </w:t>
      </w:r>
      <w:del w:id="196" w:author="Reviewer" w:date="2023-06-06T16:15:00Z">
        <w:r w:rsidDel="00640160">
          <w:rPr>
            <w:iCs/>
          </w:rPr>
          <w:delText xml:space="preserve">However, bass recruitment reductions in large impoundments were not as pronounced. </w:delText>
        </w:r>
      </w:del>
      <w:del w:id="197" w:author="Reviewer" w:date="2023-06-06T16:19:00Z">
        <w:r w:rsidDel="00640160">
          <w:rPr>
            <w:iCs/>
          </w:rPr>
          <w:delText xml:space="preserve">Larger impoundments tended to have </w:delText>
        </w:r>
        <w:r w:rsidDel="00640160">
          <w:rPr>
            <w:iCs/>
          </w:rPr>
          <w:lastRenderedPageBreak/>
          <w:delText xml:space="preserve">more complex littoral habitats (e.g., thick emergent vegetation, overhanging terrestrial vegetation, shallow backwaters) that may have affected the efficiency of the rotenone treatment by providing temporary refuge for young-of-year </w:delText>
        </w:r>
      </w:del>
      <w:del w:id="198" w:author="Reviewer" w:date="2023-06-06T16:16:00Z">
        <w:r w:rsidDel="00640160">
          <w:rPr>
            <w:iCs/>
          </w:rPr>
          <w:delText>b</w:delText>
        </w:r>
      </w:del>
      <w:del w:id="199"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p>
    <w:p w14:paraId="4B8C68BC" w14:textId="46E4B95C" w:rsidR="001117F0" w:rsidRDefault="001117F0" w:rsidP="001117F0">
      <w:pPr>
        <w:tabs>
          <w:tab w:val="left" w:pos="920"/>
        </w:tabs>
        <w:spacing w:line="480" w:lineRule="auto"/>
        <w:rPr>
          <w:iCs/>
        </w:rPr>
      </w:pPr>
      <w:r>
        <w:rPr>
          <w:iCs/>
        </w:rPr>
        <w:tab/>
        <w:t xml:space="preserve">Research shows that age-0 </w:t>
      </w:r>
      <w:ins w:id="200" w:author="Reviewer" w:date="2023-06-06T16:17:00Z">
        <w:r w:rsidR="00640160">
          <w:t>Largemouth B</w:t>
        </w:r>
      </w:ins>
      <w:del w:id="201"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202" w:author="Reviewer" w:date="2023-06-06T16:17:00Z">
        <w:r w:rsidR="00640160">
          <w:t>Largemouth B</w:t>
        </w:r>
        <w:r w:rsidR="00640160">
          <w:t xml:space="preserve">ass </w:t>
        </w:r>
      </w:ins>
      <w:r>
        <w:rPr>
          <w:iCs/>
        </w:rPr>
        <w:t xml:space="preserve">survival. </w:t>
      </w:r>
    </w:p>
    <w:p w14:paraId="0845EF90" w14:textId="77777777" w:rsidR="00640160" w:rsidRDefault="001117F0" w:rsidP="001117F0">
      <w:pPr>
        <w:tabs>
          <w:tab w:val="left" w:pos="920"/>
        </w:tabs>
        <w:spacing w:line="480" w:lineRule="auto"/>
        <w:rPr>
          <w:ins w:id="203" w:author="Reviewer" w:date="2023-06-06T16:19:00Z"/>
          <w:iCs/>
        </w:rPr>
      </w:pPr>
      <w:r>
        <w:rPr>
          <w:iCs/>
        </w:rPr>
        <w:lastRenderedPageBreak/>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204" w:author="Reviewer" w:date="2023-06-06T16:18:00Z">
        <w:r w:rsidR="00640160">
          <w:t>Largemouth B</w:t>
        </w:r>
      </w:ins>
      <w:del w:id="205"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206" w:author="Reviewer" w:date="2023-06-06T16:18:00Z">
        <w:r w:rsidR="00640160">
          <w:t>Largemouth B</w:t>
        </w:r>
      </w:ins>
      <w:del w:id="207" w:author="Reviewer" w:date="2023-06-06T16:18:00Z">
        <w:r w:rsidDel="00640160">
          <w:rPr>
            <w:iCs/>
          </w:rPr>
          <w:delText>b</w:delText>
        </w:r>
      </w:del>
      <w:r>
        <w:rPr>
          <w:iCs/>
        </w:rPr>
        <w:t>ass MLA-1 post-treatment</w:t>
      </w:r>
      <w:del w:id="208" w:author="Reviewer" w:date="2023-06-06T16:18:00Z">
        <w:r w:rsidDel="00640160">
          <w:rPr>
            <w:iCs/>
          </w:rPr>
          <w:delText>, particularly</w:delText>
        </w:r>
      </w:del>
      <w:r>
        <w:rPr>
          <w:iCs/>
        </w:rPr>
        <w:t xml:space="preserve">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209" w:author="Reviewer" w:date="2023-06-06T16:18:00Z">
        <w:r w:rsidR="00640160">
          <w:t>Largemouth B</w:t>
        </w:r>
      </w:ins>
      <w:del w:id="210"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211"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60415BC7" w:rsidR="001117F0" w:rsidRDefault="00640160" w:rsidP="001117F0">
      <w:pPr>
        <w:tabs>
          <w:tab w:val="left" w:pos="920"/>
        </w:tabs>
        <w:spacing w:line="480" w:lineRule="auto"/>
        <w:rPr>
          <w:iCs/>
        </w:rPr>
      </w:pPr>
      <w:ins w:id="212" w:author="Reviewer" w:date="2023-06-06T16:19:00Z">
        <w:r>
          <w:rPr>
            <w:iCs/>
          </w:rPr>
          <w:tab/>
        </w:r>
      </w:ins>
      <w:del w:id="213"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214" w:author="Reviewer" w:date="2023-06-06T16:22:00Z">
        <w:r w:rsidR="007910A9">
          <w:rPr>
            <w:iCs/>
          </w:rPr>
          <w:t xml:space="preserve">Largemouth </w:t>
        </w:r>
      </w:ins>
      <w:del w:id="215" w:author="Reviewer" w:date="2023-06-06T16:22:00Z">
        <w:r w:rsidR="001117F0" w:rsidDel="007910A9">
          <w:rPr>
            <w:iCs/>
          </w:rPr>
          <w:delText>b</w:delText>
        </w:r>
      </w:del>
      <w:ins w:id="216" w:author="Reviewer" w:date="2023-06-06T16:22:00Z">
        <w:r w:rsidR="007910A9">
          <w:rPr>
            <w:iCs/>
          </w:rPr>
          <w:t>B</w:t>
        </w:r>
      </w:ins>
      <w:r w:rsidR="001117F0">
        <w:rPr>
          <w:iCs/>
        </w:rPr>
        <w:t xml:space="preserve">ass MLA-1 increased following rotenone treatment, we found no effect on MLA-0 in mid-summer seine catches. We speculate that seines were biased against collection of larger age-0 </w:t>
      </w:r>
      <w:ins w:id="217" w:author="Reviewer" w:date="2023-06-06T16:23:00Z">
        <w:r w:rsidR="007910A9">
          <w:rPr>
            <w:iCs/>
          </w:rPr>
          <w:t>Largemouth B</w:t>
        </w:r>
      </w:ins>
      <w:del w:id="218"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masking treatment effects, or perhaps density-dependent growth responses require more time for cumulative growth differences to emerge. Moreover, no age-0 </w:t>
      </w:r>
      <w:ins w:id="219" w:author="Reviewer" w:date="2023-06-06T16:23:00Z">
        <w:r w:rsidR="007910A9">
          <w:rPr>
            <w:iCs/>
          </w:rPr>
          <w:t>Largemouth B</w:t>
        </w:r>
      </w:ins>
      <w:del w:id="220"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at six of the treatment impoundments, so mean lengths may not have been representative of all impoundments.</w:t>
      </w:r>
    </w:p>
    <w:p w14:paraId="1FB25F9C" w14:textId="4307B632" w:rsidR="001117F0" w:rsidRDefault="001117F0" w:rsidP="001117F0">
      <w:pPr>
        <w:tabs>
          <w:tab w:val="left" w:pos="920"/>
        </w:tabs>
        <w:spacing w:line="480" w:lineRule="auto"/>
        <w:rPr>
          <w:ins w:id="221"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w:t>
      </w:r>
      <w:r>
        <w:rPr>
          <w:iCs/>
        </w:rPr>
        <w:lastRenderedPageBreak/>
        <w:t>still present after rotenone treatment—as we found no rotenone effect on Bluegill densities in the mid-summer seine catches—</w:t>
      </w:r>
      <w:ins w:id="222" w:author="Reviewer" w:date="2023-06-06T16:24:00Z">
        <w:r w:rsidR="007910A9">
          <w:rPr>
            <w:iCs/>
          </w:rPr>
          <w:t>Largemouth B</w:t>
        </w:r>
      </w:ins>
      <w:del w:id="223" w:author="Reviewer" w:date="2023-06-06T16:24:00Z">
        <w:r w:rsidDel="007910A9">
          <w:rPr>
            <w:iCs/>
          </w:rPr>
          <w:delText>b</w:delText>
        </w:r>
      </w:del>
      <w:r>
        <w:rPr>
          <w:iCs/>
        </w:rPr>
        <w:t xml:space="preserve">ass prey availability should be plentiful. Age-1 </w:t>
      </w:r>
      <w:ins w:id="224" w:author="Reviewer" w:date="2023-06-06T16:24:00Z">
        <w:r w:rsidR="007910A9">
          <w:rPr>
            <w:iCs/>
          </w:rPr>
          <w:t>Largemouth B</w:t>
        </w:r>
      </w:ins>
      <w:del w:id="225"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226" w:author="Reviewer" w:date="2023-06-06T16:24:00Z">
        <w:r w:rsidR="007910A9">
          <w:rPr>
            <w:iCs/>
          </w:rPr>
          <w:t>Largemouth B</w:t>
        </w:r>
      </w:ins>
      <w:del w:id="227" w:author="Reviewer" w:date="2023-06-06T16:24:00Z">
        <w:r w:rsidDel="007910A9">
          <w:rPr>
            <w:iCs/>
          </w:rPr>
          <w:delText>b</w:delText>
        </w:r>
      </w:del>
      <w:r>
        <w:rPr>
          <w:iCs/>
        </w:rPr>
        <w:t>ass growth, condition, and diet differences exist after rotenone applications</w:t>
      </w:r>
      <w:del w:id="228" w:author="Reviewer" w:date="2023-06-06T16:25:00Z">
        <w:r w:rsidDel="007910A9">
          <w:rPr>
            <w:iCs/>
          </w:rPr>
          <w:delText xml:space="preserve"> in different-sized impoundments</w:delText>
        </w:r>
      </w:del>
      <w:r>
        <w:rPr>
          <w:iCs/>
        </w:rPr>
        <w:t xml:space="preserve">. It is important to consider effects of rotenone application on non-target species and life stages. For instance, McHugh (1990) reported that small numbers of non-target fishes (e.g., larger Bluegill and </w:t>
      </w:r>
      <w:ins w:id="229" w:author="Reviewer" w:date="2023-06-06T16:25:00Z">
        <w:r w:rsidR="007910A9">
          <w:rPr>
            <w:iCs/>
          </w:rPr>
          <w:t>Largemouth B</w:t>
        </w:r>
      </w:ins>
      <w:del w:id="230" w:author="Reviewer" w:date="2023-06-06T16:25:00Z">
        <w:r w:rsidDel="007910A9">
          <w:rPr>
            <w:iCs/>
          </w:rPr>
          <w:delText>b</w:delText>
        </w:r>
      </w:del>
      <w:r>
        <w:rPr>
          <w:iCs/>
        </w:rPr>
        <w:t xml:space="preserve">ass, Grass Carp </w:t>
      </w:r>
      <w:r>
        <w:rPr>
          <w:i/>
        </w:rPr>
        <w:t>Ctenopharyngodon idella</w:t>
      </w:r>
      <w:r>
        <w:rPr>
          <w:iCs/>
        </w:rPr>
        <w:t xml:space="preserve">) were killed during the shoreline rotenone treatment. In the present study, we did not assess age 2+ </w:t>
      </w:r>
      <w:ins w:id="231" w:author="Reviewer" w:date="2023-06-06T16:25:00Z">
        <w:r w:rsidR="007910A9">
          <w:rPr>
            <w:iCs/>
          </w:rPr>
          <w:t>Largemouth B</w:t>
        </w:r>
      </w:ins>
      <w:del w:id="232" w:author="Reviewer" w:date="2023-06-06T16:25:00Z">
        <w:r w:rsidDel="007910A9">
          <w:rPr>
            <w:iCs/>
          </w:rPr>
          <w:delText>b</w:delText>
        </w:r>
      </w:del>
      <w:r>
        <w:rPr>
          <w:iCs/>
        </w:rPr>
        <w:t xml:space="preserve">ass responses to the rotenone treatment; however, effects on older </w:t>
      </w:r>
      <w:ins w:id="233" w:author="Reviewer" w:date="2023-06-06T16:25:00Z">
        <w:r w:rsidR="007910A9">
          <w:rPr>
            <w:iCs/>
          </w:rPr>
          <w:t>Largemouth B</w:t>
        </w:r>
      </w:ins>
      <w:del w:id="234"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235" w:author="Reviewer" w:date="2023-06-06T16:25:00Z">
        <w:r w:rsidDel="007910A9">
          <w:rPr>
            <w:iCs/>
          </w:rPr>
          <w:delText>b</w:delText>
        </w:r>
      </w:del>
      <w:ins w:id="236" w:author="Reviewer" w:date="2023-06-06T16:25:00Z">
        <w:r w:rsidR="007910A9">
          <w:rPr>
            <w:iCs/>
          </w:rPr>
          <w:t>Largemouth B</w:t>
        </w:r>
      </w:ins>
      <w:r>
        <w:rPr>
          <w:iCs/>
        </w:rPr>
        <w:t xml:space="preserve">ass in efforts to reduce recruitment is desirable given that these fish are catchable sized. </w:t>
      </w:r>
    </w:p>
    <w:p w14:paraId="7D636708" w14:textId="0D9168CC" w:rsidR="007910A9" w:rsidRPr="0012017F" w:rsidRDefault="007910A9" w:rsidP="001117F0">
      <w:pPr>
        <w:tabs>
          <w:tab w:val="left" w:pos="920"/>
        </w:tabs>
        <w:spacing w:line="480" w:lineRule="auto"/>
        <w:rPr>
          <w:iCs/>
        </w:rPr>
      </w:pPr>
      <w:ins w:id="237" w:author="Reviewer" w:date="2023-06-06T16:26:00Z">
        <w:r>
          <w:rPr>
            <w:iCs/>
          </w:rPr>
          <w:tab/>
        </w:r>
        <w:r>
          <w:rPr>
            <w:iCs/>
          </w:rPr>
          <w:t xml:space="preserve">Further research is </w:t>
        </w:r>
        <w:r>
          <w:rPr>
            <w:iCs/>
          </w:rPr>
          <w:t xml:space="preserve">additionally </w:t>
        </w:r>
        <w:r>
          <w:rPr>
            <w:iCs/>
          </w:rPr>
          <w:t xml:space="preserve">needed to assess differences more definitively in growth responses as a function of impoundment size following rotenone treatment. </w:t>
        </w:r>
        <w:r>
          <w:rPr>
            <w:iCs/>
          </w:rPr>
          <w:t>We use</w:t>
        </w:r>
      </w:ins>
      <w:ins w:id="238" w:author="Reviewer" w:date="2023-06-06T16:27:00Z">
        <w:r>
          <w:rPr>
            <w:iCs/>
          </w:rPr>
          <w:t>d similarly constructed</w:t>
        </w:r>
      </w:ins>
      <w:ins w:id="239" w:author="Reviewer" w:date="2023-06-06T16:26:00Z">
        <w:r>
          <w:rPr>
            <w:iCs/>
          </w:rPr>
          <w:t xml:space="preserve"> small impoundments ≤11 ha, however, l</w:t>
        </w:r>
        <w:r>
          <w:rPr>
            <w:iCs/>
          </w:rPr>
          <w:t xml:space="preserve">arger </w:t>
        </w:r>
      </w:ins>
      <w:ins w:id="240" w:author="Reviewer" w:date="2023-06-06T16:27:00Z">
        <w:r>
          <w:rPr>
            <w:iCs/>
          </w:rPr>
          <w:t>small</w:t>
        </w:r>
      </w:ins>
      <w:ins w:id="241" w:author="Reviewer" w:date="2023-06-06T16:28:00Z">
        <w:r>
          <w:rPr>
            <w:iCs/>
          </w:rPr>
          <w:t xml:space="preserve"> </w:t>
        </w:r>
      </w:ins>
      <w:ins w:id="242"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Moreover, whereas electrofishing sampling </w:t>
        </w:r>
      </w:ins>
      <w:ins w:id="243" w:author="Reviewer" w:date="2023-06-06T16:28:00Z">
        <w:r>
          <w:rPr>
            <w:iCs/>
          </w:rPr>
          <w:t>covered</w:t>
        </w:r>
      </w:ins>
      <w:ins w:id="244" w:author="Reviewer" w:date="2023-06-06T16:26:00Z">
        <w:r>
          <w:rPr>
            <w:iCs/>
          </w:rPr>
          <w:t xml:space="preserve"> nearly the entire shoreline of our small impoundments, it is only possible to cover a small percentage of the shoreline in larger </w:t>
        </w:r>
      </w:ins>
      <w:ins w:id="245" w:author="Reviewer" w:date="2023-06-06T16:28:00Z">
        <w:r>
          <w:rPr>
            <w:iCs/>
          </w:rPr>
          <w:t xml:space="preserve">small </w:t>
        </w:r>
      </w:ins>
      <w:ins w:id="246" w:author="Reviewer" w:date="2023-06-06T16:26:00Z">
        <w:r>
          <w:rPr>
            <w:iCs/>
          </w:rPr>
          <w:t xml:space="preserve">impoundments, potentially contributing to more variable electrofishing catchability and lower catches in large </w:t>
        </w:r>
        <w:r>
          <w:rPr>
            <w:iCs/>
          </w:rPr>
          <w:lastRenderedPageBreak/>
          <w:t xml:space="preserve">impoundments (Sammons and </w:t>
        </w:r>
        <w:proofErr w:type="spellStart"/>
        <w:r>
          <w:rPr>
            <w:iCs/>
          </w:rPr>
          <w:t>Bettoli</w:t>
        </w:r>
        <w:proofErr w:type="spellEnd"/>
        <w:r>
          <w:rPr>
            <w:iCs/>
          </w:rPr>
          <w:t xml:space="preserve"> 1999).</w:t>
        </w:r>
      </w:ins>
      <w:ins w:id="247" w:author="Reviewer" w:date="2023-06-06T16:29:00Z">
        <w:r>
          <w:rPr>
            <w:iCs/>
          </w:rPr>
          <w:t xml:space="preserve"> Understanding this rotenone applications effect on larger small impoundments would be highl</w:t>
        </w:r>
      </w:ins>
      <w:ins w:id="248" w:author="Reviewer" w:date="2023-06-06T16:30:00Z">
        <w:r>
          <w:rPr>
            <w:iCs/>
          </w:rPr>
          <w:t xml:space="preserve">y </w:t>
        </w:r>
      </w:ins>
      <w:ins w:id="249"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517EF33A" w:rsidR="001117F0" w:rsidRDefault="001117F0" w:rsidP="001117F0">
      <w:pPr>
        <w:spacing w:line="480" w:lineRule="auto"/>
      </w:pPr>
      <w:r>
        <w:tab/>
        <w:t xml:space="preserve">Shoreline rotenone application can be used to reduce recruitment of </w:t>
      </w:r>
      <w:del w:id="250" w:author="Reviewer" w:date="2023-06-06T16:30:00Z">
        <w:r w:rsidDel="007910A9">
          <w:delText>b</w:delText>
        </w:r>
      </w:del>
      <w:ins w:id="251" w:author="Reviewer" w:date="2023-06-06T16:30:00Z">
        <w:r w:rsidR="007910A9">
          <w:t>Largemouth B</w:t>
        </w:r>
      </w:ins>
      <w:r>
        <w:t xml:space="preserve">ass in small </w:t>
      </w:r>
      <w:del w:id="252" w:author="Reviewer" w:date="2023-06-06T16:30:00Z">
        <w:r w:rsidDel="007910A9">
          <w:delText xml:space="preserve">and large </w:delText>
        </w:r>
      </w:del>
      <w:r>
        <w:t xml:space="preserve">impoundments, but the efficacy of this approach </w:t>
      </w:r>
      <w:del w:id="253" w:author="Reviewer" w:date="2023-06-06T16:30:00Z">
        <w:r w:rsidDel="00457A66">
          <w:delText>depends on impoundment surface area</w:delText>
        </w:r>
      </w:del>
      <w:ins w:id="254" w:author="Reviewer" w:date="2023-06-06T16:30:00Z">
        <w:r w:rsidR="00457A66">
          <w:t>needs to be investigated further</w:t>
        </w:r>
      </w:ins>
      <w:r>
        <w:t xml:space="preserve">. We found shoreline rotenone application to improve age-1 </w:t>
      </w:r>
      <w:ins w:id="255" w:author="Reviewer" w:date="2023-06-06T16:31:00Z">
        <w:r w:rsidR="00457A66">
          <w:t>Largemouth B</w:t>
        </w:r>
      </w:ins>
      <w:del w:id="256"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257"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258" w:author="Reviewer" w:date="2023-06-06T16:32:00Z">
        <w:r w:rsidR="00457A66">
          <w:t xml:space="preserve">immediately </w:t>
        </w:r>
      </w:ins>
      <w:del w:id="259" w:author="Reviewer" w:date="2023-06-06T16:32:00Z">
        <w:r w:rsidDel="00457A66">
          <w:delText xml:space="preserve">be best suited for </w:delText>
        </w:r>
      </w:del>
      <w:r>
        <w:t>enhanc</w:t>
      </w:r>
      <w:ins w:id="260" w:author="Reviewer" w:date="2023-06-06T16:32:00Z">
        <w:r w:rsidR="00457A66">
          <w:t>e</w:t>
        </w:r>
      </w:ins>
      <w:del w:id="261" w:author="Reviewer" w:date="2023-06-06T16:32:00Z">
        <w:r w:rsidDel="00457A66">
          <w:delText>ing</w:delText>
        </w:r>
      </w:del>
      <w:r>
        <w:t xml:space="preserve"> </w:t>
      </w:r>
      <w:ins w:id="262" w:author="Reviewer" w:date="2023-06-06T16:32:00Z">
        <w:r w:rsidR="00457A66">
          <w:t>Largemouth B</w:t>
        </w:r>
      </w:ins>
      <w:del w:id="263" w:author="Reviewer" w:date="2023-06-06T16:32:00Z">
        <w:r w:rsidDel="00457A66">
          <w:delText>b</w:delText>
        </w:r>
      </w:del>
      <w:r>
        <w:t xml:space="preserve">ass populations in impoundments </w:t>
      </w:r>
      <w:del w:id="264" w:author="Reviewer" w:date="2023-06-06T16:32:00Z">
        <w:r w:rsidDel="00457A66">
          <w:delText>&lt;</w:delText>
        </w:r>
      </w:del>
      <w:ins w:id="265" w:author="Reviewer" w:date="2023-06-06T16:32:00Z">
        <w:r w:rsidR="00457A66">
          <w:t>≤</w:t>
        </w:r>
      </w:ins>
      <w:r>
        <w:t>1</w:t>
      </w:r>
      <w:ins w:id="266" w:author="Reviewer" w:date="2023-06-06T16:32:00Z">
        <w:r w:rsidR="00457A66">
          <w:t>1</w:t>
        </w:r>
      </w:ins>
      <w:del w:id="267"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268" w:author="Reviewer" w:date="2023-06-06T16:33:00Z">
        <w:r w:rsidR="00457A66">
          <w:t>Largemouth B</w:t>
        </w:r>
      </w:ins>
      <w:del w:id="269" w:author="Reviewer" w:date="2023-06-06T16:33:00Z">
        <w:r w:rsidDel="00457A66">
          <w:delText>b</w:delText>
        </w:r>
      </w:del>
      <w:r>
        <w:t>ass growth, condition, and diets, and stock-size Bluegill condition)</w:t>
      </w:r>
      <w:ins w:id="270" w:author="Reviewer" w:date="2023-06-06T16:34:00Z">
        <w:r w:rsidR="00457A66">
          <w:t xml:space="preserve"> in more varying sizes of small impoundments (20–40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proofErr w:type="spellStart"/>
      <w:r w:rsidR="00BC1691" w:rsidRPr="00BC1691">
        <w:t>Aday</w:t>
      </w:r>
      <w:proofErr w:type="spellEnd"/>
      <w:r w:rsidR="00BC1691" w:rsidRPr="00BC1691">
        <w:t xml:space="preserve">, D. D., and B. D. S. </w:t>
      </w:r>
      <w:proofErr w:type="spellStart"/>
      <w:r w:rsidR="00BC1691" w:rsidRPr="00BC1691">
        <w:t>Graeb</w:t>
      </w:r>
      <w:proofErr w:type="spellEnd"/>
      <w:r w:rsidR="00BC1691" w:rsidRPr="00BC1691">
        <w:t xml:space="preserve">.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proofErr w:type="spellStart"/>
      <w:r w:rsidRPr="00BC1691">
        <w:t>Aggus</w:t>
      </w:r>
      <w:proofErr w:type="spellEnd"/>
      <w:r w:rsidRPr="00BC1691">
        <w:t xml:space="preserve">, L. R., and G. V. Elliott. 1975. Effects of cover and food on year-class strength of Largemouth Bass. Pages 317–322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lastRenderedPageBreak/>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proofErr w:type="spellStart"/>
      <w:r w:rsidRPr="00BC1691">
        <w:t>Bonvechio</w:t>
      </w:r>
      <w:proofErr w:type="spellEnd"/>
      <w:r w:rsidRPr="00BC1691">
        <w:t xml:space="preserve">, T. F., B. R. Bowen, J. M. </w:t>
      </w:r>
      <w:proofErr w:type="spellStart"/>
      <w:r w:rsidRPr="00BC1691">
        <w:t>Wixson</w:t>
      </w:r>
      <w:proofErr w:type="spellEnd"/>
      <w:r w:rsidRPr="00BC1691">
        <w:t>,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proofErr w:type="spellStart"/>
      <w:r w:rsidRPr="00BC1691">
        <w:t>Cargnelli</w:t>
      </w:r>
      <w:proofErr w:type="spellEnd"/>
      <w:r w:rsidRPr="00BC1691">
        <w:t xml:space="preserve">,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 xml:space="preserve">Carlson, A. J., and D. A. </w:t>
      </w:r>
      <w:proofErr w:type="spellStart"/>
      <w:r w:rsidRPr="00BC1691">
        <w:t>Isermann</w:t>
      </w:r>
      <w:proofErr w:type="spellEnd"/>
      <w:r w:rsidRPr="00BC1691">
        <w:t>.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 xml:space="preserve">Chaney, P. L., C. E. Boyd, and E. </w:t>
      </w:r>
      <w:proofErr w:type="spellStart"/>
      <w:r w:rsidRPr="00BC1691">
        <w:t>Polioudakis</w:t>
      </w:r>
      <w:proofErr w:type="spellEnd"/>
      <w:r w:rsidRPr="00BC1691">
        <w:t>.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w:t>
      </w:r>
      <w:proofErr w:type="spellStart"/>
      <w:r w:rsidRPr="00BC1691">
        <w:t>Lacepede</w:t>
      </w:r>
      <w:proofErr w:type="spellEnd"/>
      <w:r w:rsidRPr="00BC1691">
        <w:t xml:space="preserve">, 1802). Pages 27–34 </w:t>
      </w:r>
      <w:r w:rsidRPr="00BC1691">
        <w:rPr>
          <w:i/>
          <w:iCs/>
        </w:rPr>
        <w:t>in</w:t>
      </w:r>
      <w:r w:rsidRPr="00BC1691">
        <w:t xml:space="preserve"> M. D. </w:t>
      </w:r>
      <w:proofErr w:type="spellStart"/>
      <w:r w:rsidRPr="00BC1691">
        <w:t>Tringali</w:t>
      </w:r>
      <w:proofErr w:type="spellEnd"/>
      <w:r w:rsidRPr="00BC1691">
        <w:t>,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proofErr w:type="spellStart"/>
      <w:r w:rsidRPr="00BC1691">
        <w:t>Dauwalter</w:t>
      </w:r>
      <w:proofErr w:type="spellEnd"/>
      <w:r w:rsidRPr="00BC1691">
        <w:t>,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271" w:author="Reviewer" w:date="2023-06-06T13:38:00Z">
            <w:rPr/>
          </w:rPrChange>
        </w:rPr>
      </w:pPr>
      <w:r w:rsidRPr="00BC1691">
        <w:rPr>
          <w:color w:val="FF0000"/>
          <w:rPrChange w:id="272" w:author="Reviewer" w:date="2023-06-06T13:38:00Z">
            <w:rPr/>
          </w:rPrChange>
        </w:rPr>
        <w:t xml:space="preserve">Davies, W. D., W. L. Shelton, and S. P. </w:t>
      </w:r>
      <w:proofErr w:type="spellStart"/>
      <w:r w:rsidRPr="00BC1691">
        <w:rPr>
          <w:color w:val="FF0000"/>
          <w:rPrChange w:id="273" w:author="Reviewer" w:date="2023-06-06T13:38:00Z">
            <w:rPr/>
          </w:rPrChange>
        </w:rPr>
        <w:t>Malvestuto</w:t>
      </w:r>
      <w:proofErr w:type="spellEnd"/>
      <w:r w:rsidRPr="00BC1691">
        <w:rPr>
          <w:color w:val="FF0000"/>
          <w:rPrChange w:id="274" w:author="Reviewer" w:date="2023-06-06T13:38:00Z">
            <w:rPr/>
          </w:rPrChange>
        </w:rPr>
        <w:t>. 1982. Prey-dependent recruitment of Largemouth Bass: a conceptual model. Fisheries 7(6):12–15.</w:t>
      </w:r>
    </w:p>
    <w:p w14:paraId="721A3C34" w14:textId="77777777" w:rsidR="00BC1691" w:rsidRPr="00BC1691" w:rsidRDefault="00BC1691" w:rsidP="00BC1691">
      <w:pPr>
        <w:pStyle w:val="Bibliography"/>
        <w:rPr>
          <w:color w:val="FF0000"/>
          <w:rPrChange w:id="275" w:author="Reviewer" w:date="2023-06-06T13:39:00Z">
            <w:rPr/>
          </w:rPrChange>
        </w:rPr>
      </w:pPr>
      <w:proofErr w:type="spellStart"/>
      <w:r w:rsidRPr="00BC1691">
        <w:rPr>
          <w:color w:val="FF0000"/>
          <w:rPrChange w:id="276" w:author="Reviewer" w:date="2023-06-06T13:39:00Z">
            <w:rPr/>
          </w:rPrChange>
        </w:rPr>
        <w:t>Dembkowski</w:t>
      </w:r>
      <w:proofErr w:type="spellEnd"/>
      <w:r w:rsidRPr="00BC1691">
        <w:rPr>
          <w:color w:val="FF0000"/>
          <w:rPrChange w:id="277" w:author="Reviewer" w:date="2023-06-06T13:39:00Z">
            <w:rPr/>
          </w:rPrChange>
        </w:rPr>
        <w:t xml:space="preserve">, D. J., J. A. Kerns1, E. G. Easterly, and D. A. </w:t>
      </w:r>
      <w:proofErr w:type="spellStart"/>
      <w:r w:rsidRPr="00BC1691">
        <w:rPr>
          <w:color w:val="FF0000"/>
          <w:rPrChange w:id="278" w:author="Reviewer" w:date="2023-06-06T13:39:00Z">
            <w:rPr/>
          </w:rPrChange>
        </w:rPr>
        <w:t>Isermann</w:t>
      </w:r>
      <w:proofErr w:type="spellEnd"/>
      <w:r w:rsidRPr="00BC1691">
        <w:rPr>
          <w:color w:val="FF0000"/>
          <w:rPrChange w:id="279" w:author="Reviewer" w:date="2023-06-06T13:39:00Z">
            <w:rPr/>
          </w:rPrChange>
        </w:rPr>
        <w:t>.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w:t>
      </w:r>
      <w:proofErr w:type="spellStart"/>
      <w:r w:rsidRPr="00BC1691">
        <w:t>Frie</w:t>
      </w:r>
      <w:proofErr w:type="spellEnd"/>
      <w:r w:rsidRPr="00BC1691">
        <w:t xml:space="preserv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 xml:space="preserve">Finlayson, B. J., R. A. </w:t>
      </w:r>
      <w:proofErr w:type="spellStart"/>
      <w:r w:rsidRPr="00BC1691">
        <w:t>Schnick</w:t>
      </w:r>
      <w:proofErr w:type="spellEnd"/>
      <w:r w:rsidRPr="00BC1691">
        <w:t xml:space="preserve">, R. L. </w:t>
      </w:r>
      <w:proofErr w:type="spellStart"/>
      <w:r w:rsidRPr="00BC1691">
        <w:t>Cailteux</w:t>
      </w:r>
      <w:proofErr w:type="spellEnd"/>
      <w:r w:rsidRPr="00BC1691">
        <w:t xml:space="preserve">, L. </w:t>
      </w:r>
      <w:proofErr w:type="spellStart"/>
      <w:r w:rsidRPr="00BC1691">
        <w:t>DeMong</w:t>
      </w:r>
      <w:proofErr w:type="spellEnd"/>
      <w:r w:rsidRPr="00BC1691">
        <w:t xml:space="preserve">, W. D. Horton, W. McClay, C. W. Thompson, and G. J. </w:t>
      </w:r>
      <w:proofErr w:type="spellStart"/>
      <w:r w:rsidRPr="00BC1691">
        <w:t>Tichacek</w:t>
      </w:r>
      <w:proofErr w:type="spellEnd"/>
      <w:r w:rsidRPr="00BC1691">
        <w:t>,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proofErr w:type="spellStart"/>
      <w:r w:rsidRPr="00BC1691">
        <w:t>Gabelhouse</w:t>
      </w:r>
      <w:proofErr w:type="spellEnd"/>
      <w:r w:rsidRPr="00BC1691">
        <w:t>,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w:t>
      </w:r>
      <w:proofErr w:type="spellStart"/>
      <w:r w:rsidRPr="00BC1691">
        <w:t>Bremigan</w:t>
      </w:r>
      <w:proofErr w:type="spellEnd"/>
      <w:r w:rsidRPr="00BC1691">
        <w:t xml:space="preserve">. 2002. Exploring ecological mechanisms underlying Largemouth Bass recruitment along environmental gradients. Pages 7–23 </w:t>
      </w:r>
      <w:r w:rsidRPr="00BC1691">
        <w:rPr>
          <w:i/>
          <w:iCs/>
        </w:rPr>
        <w:t>in</w:t>
      </w:r>
      <w:r w:rsidRPr="00BC1691">
        <w:t xml:space="preserve"> </w:t>
      </w:r>
      <w:r w:rsidRPr="00BC1691">
        <w:lastRenderedPageBreak/>
        <w:t>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proofErr w:type="spellStart"/>
      <w:r w:rsidRPr="00BC1691">
        <w:t>Geihsler</w:t>
      </w:r>
      <w:proofErr w:type="spellEnd"/>
      <w:r w:rsidRPr="00BC1691">
        <w:t>,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proofErr w:type="spellStart"/>
      <w:r w:rsidRPr="00BC1691">
        <w:t>Hangsleben</w:t>
      </w:r>
      <w:proofErr w:type="spellEnd"/>
      <w:r w:rsidRPr="00BC1691">
        <w:t>,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proofErr w:type="spellStart"/>
      <w:r w:rsidRPr="00BC1691">
        <w:t>Laarman</w:t>
      </w:r>
      <w:proofErr w:type="spellEnd"/>
      <w:r w:rsidRPr="00BC1691">
        <w:t>,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proofErr w:type="spellStart"/>
      <w:r w:rsidRPr="00BC1691">
        <w:t>Ludsin</w:t>
      </w:r>
      <w:proofErr w:type="spellEnd"/>
      <w:r w:rsidRPr="00BC1691">
        <w:t>,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lastRenderedPageBreak/>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 xml:space="preserve">Renwick, W. H., S. V. Smith, J. D. Bartley, and R. W. </w:t>
      </w:r>
      <w:proofErr w:type="spellStart"/>
      <w:r w:rsidRPr="00BC1691">
        <w:t>Buddemeier</w:t>
      </w:r>
      <w:proofErr w:type="spellEnd"/>
      <w:r w:rsidRPr="00BC1691">
        <w:t>.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 xml:space="preserve">Rose, K. A., J. H. Cowan, K. O. </w:t>
      </w:r>
      <w:proofErr w:type="spellStart"/>
      <w:r w:rsidRPr="00BC1691">
        <w:t>Winemiller</w:t>
      </w:r>
      <w:proofErr w:type="spellEnd"/>
      <w:r w:rsidRPr="00BC1691">
        <w:t xml:space="preserve">, R. A. Myers, and R. </w:t>
      </w:r>
      <w:proofErr w:type="spellStart"/>
      <w:r w:rsidRPr="00BC1691">
        <w:t>Hilborn</w:t>
      </w:r>
      <w:proofErr w:type="spellEnd"/>
      <w:r w:rsidRPr="00BC1691">
        <w:t>.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280" w:author="Reviewer" w:date="2023-06-06T13:39:00Z">
            <w:rPr/>
          </w:rPrChange>
        </w:rPr>
      </w:pPr>
      <w:r w:rsidRPr="00BC1691">
        <w:rPr>
          <w:color w:val="FF0000"/>
          <w:rPrChange w:id="281" w:author="Reviewer" w:date="2023-06-06T13:39:00Z">
            <w:rPr/>
          </w:rPrChange>
        </w:rPr>
        <w:t xml:space="preserve">Sammons, S. M., and P. W. </w:t>
      </w:r>
      <w:proofErr w:type="spellStart"/>
      <w:r w:rsidRPr="00BC1691">
        <w:rPr>
          <w:color w:val="FF0000"/>
          <w:rPrChange w:id="282" w:author="Reviewer" w:date="2023-06-06T13:39:00Z">
            <w:rPr/>
          </w:rPrChange>
        </w:rPr>
        <w:t>Bettoli</w:t>
      </w:r>
      <w:proofErr w:type="spellEnd"/>
      <w:r w:rsidRPr="00BC1691">
        <w:rPr>
          <w:color w:val="FF0000"/>
          <w:rPrChange w:id="283" w:author="Reviewer" w:date="2023-06-06T13:39:00Z">
            <w:rPr/>
          </w:rPrChange>
        </w:rPr>
        <w:t>. 1999. Spatial and temporal variation in electrofishing catch rates of three species of black bass (</w:t>
      </w:r>
      <w:r w:rsidRPr="00BC1691">
        <w:rPr>
          <w:i/>
          <w:iCs/>
          <w:color w:val="FF0000"/>
          <w:rPrChange w:id="284" w:author="Reviewer" w:date="2023-06-06T13:39:00Z">
            <w:rPr>
              <w:i/>
              <w:iCs/>
            </w:rPr>
          </w:rPrChange>
        </w:rPr>
        <w:t>Micropterus spp.</w:t>
      </w:r>
      <w:r w:rsidRPr="00BC1691">
        <w:rPr>
          <w:color w:val="FF0000"/>
          <w:rPrChange w:id="285"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w:t>
      </w:r>
      <w:proofErr w:type="spellStart"/>
      <w:r w:rsidRPr="00BC1691">
        <w:t>Maceina</w:t>
      </w:r>
      <w:proofErr w:type="spellEnd"/>
      <w:r w:rsidRPr="00BC1691">
        <w:t xml:space="preserve">.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 xml:space="preserve">Shelton, W. L., W. D. Davies, T. A. King, and T. J. Timmons. 1979. Variation in the growth of the initial year class of Largemouth Bass in West Point Reservoir, </w:t>
      </w:r>
      <w:proofErr w:type="gramStart"/>
      <w:r w:rsidRPr="00BC1691">
        <w:t>Alabama</w:t>
      </w:r>
      <w:proofErr w:type="gramEnd"/>
      <w:r w:rsidRPr="00BC1691">
        <w:t xml:space="preserve"> and Georgia. Transactions of the American Fisheries Society 108(2):142–149.</w:t>
      </w:r>
    </w:p>
    <w:p w14:paraId="0E525169" w14:textId="77777777" w:rsidR="00BC1691" w:rsidRPr="00BC1691" w:rsidRDefault="00BC1691" w:rsidP="00BC1691">
      <w:pPr>
        <w:pStyle w:val="Bibliography"/>
      </w:pPr>
      <w:proofErr w:type="spellStart"/>
      <w:r w:rsidRPr="00BC1691">
        <w:t>Shoup</w:t>
      </w:r>
      <w:proofErr w:type="spellEnd"/>
      <w:r w:rsidRPr="00BC1691">
        <w:t xml:space="preserve">, D. E., and C. R. </w:t>
      </w:r>
      <w:proofErr w:type="spellStart"/>
      <w:r w:rsidRPr="00BC1691">
        <w:t>Broderius</w:t>
      </w:r>
      <w:proofErr w:type="spellEnd"/>
      <w:r w:rsidRPr="00BC1691">
        <w:t>.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lastRenderedPageBreak/>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w:t>
      </w:r>
      <w:proofErr w:type="spellStart"/>
      <w:r w:rsidRPr="00BC1691">
        <w:t>Slipke</w:t>
      </w:r>
      <w:proofErr w:type="spellEnd"/>
      <w:r w:rsidRPr="00BC1691">
        <w:t xml:space="preserv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proofErr w:type="spellStart"/>
      <w:r w:rsidRPr="00BC1691">
        <w:t>Zweiacker</w:t>
      </w:r>
      <w:proofErr w:type="spellEnd"/>
      <w:r w:rsidRPr="00BC1691">
        <w:t xml:space="preserve">, P. L., and R. C. </w:t>
      </w:r>
      <w:proofErr w:type="spellStart"/>
      <w:r w:rsidRPr="00BC1691">
        <w:t>Summerfelt</w:t>
      </w:r>
      <w:proofErr w:type="spellEnd"/>
      <w:r w:rsidRPr="00BC1691">
        <w:t xml:space="preserve">. 1974. Seasonal variation in food and diet periodicity in feeding of northern Largemouth Bass, </w:t>
      </w:r>
      <w:r w:rsidRPr="00BC1691">
        <w:rPr>
          <w:i/>
          <w:iCs/>
        </w:rPr>
        <w:t>Micropterus salmoides</w:t>
      </w:r>
      <w:r w:rsidRPr="00BC1691">
        <w:t xml:space="preserve"> (</w:t>
      </w:r>
      <w:proofErr w:type="spellStart"/>
      <w:r w:rsidRPr="00BC1691">
        <w:t>Lacepede</w:t>
      </w:r>
      <w:proofErr w:type="spellEnd"/>
      <w:r w:rsidRPr="00BC1691">
        <w:t>)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E036A" w14:textId="77777777" w:rsidR="008D26F2" w:rsidRDefault="008D26F2" w:rsidP="005723B5">
      <w:r>
        <w:separator/>
      </w:r>
    </w:p>
  </w:endnote>
  <w:endnote w:type="continuationSeparator" w:id="0">
    <w:p w14:paraId="619A9619" w14:textId="77777777" w:rsidR="008D26F2" w:rsidRDefault="008D26F2"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77D2D" w14:textId="77777777" w:rsidR="008D26F2" w:rsidRDefault="008D26F2" w:rsidP="005723B5">
      <w:r>
        <w:separator/>
      </w:r>
    </w:p>
  </w:footnote>
  <w:footnote w:type="continuationSeparator" w:id="0">
    <w:p w14:paraId="31D60909" w14:textId="77777777" w:rsidR="008D26F2" w:rsidRDefault="008D26F2"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053FB"/>
    <w:rsid w:val="0051235D"/>
    <w:rsid w:val="00536EF4"/>
    <w:rsid w:val="00545E38"/>
    <w:rsid w:val="00560F15"/>
    <w:rsid w:val="00562FB3"/>
    <w:rsid w:val="00570693"/>
    <w:rsid w:val="005723B5"/>
    <w:rsid w:val="005741B0"/>
    <w:rsid w:val="0057497F"/>
    <w:rsid w:val="00581D72"/>
    <w:rsid w:val="005A3179"/>
    <w:rsid w:val="005A715E"/>
    <w:rsid w:val="005B3173"/>
    <w:rsid w:val="005B317B"/>
    <w:rsid w:val="005C7422"/>
    <w:rsid w:val="005D11DD"/>
    <w:rsid w:val="005D1FA9"/>
    <w:rsid w:val="005D6D90"/>
    <w:rsid w:val="005E6B80"/>
    <w:rsid w:val="005F048F"/>
    <w:rsid w:val="005F661C"/>
    <w:rsid w:val="00601D21"/>
    <w:rsid w:val="006028B5"/>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26F2"/>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50BC1"/>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54278"/>
    <w:rsid w:val="00B61C0A"/>
    <w:rsid w:val="00B61E34"/>
    <w:rsid w:val="00B7071D"/>
    <w:rsid w:val="00B76ED4"/>
    <w:rsid w:val="00B8456B"/>
    <w:rsid w:val="00B928FB"/>
    <w:rsid w:val="00BB2405"/>
    <w:rsid w:val="00BB4B5B"/>
    <w:rsid w:val="00BB4E96"/>
    <w:rsid w:val="00BC1691"/>
    <w:rsid w:val="00BC307D"/>
    <w:rsid w:val="00BC65F9"/>
    <w:rsid w:val="00BD30E6"/>
    <w:rsid w:val="00BE1696"/>
    <w:rsid w:val="00C00A02"/>
    <w:rsid w:val="00C210D4"/>
    <w:rsid w:val="00C21F7F"/>
    <w:rsid w:val="00C22A7E"/>
    <w:rsid w:val="00C33C82"/>
    <w:rsid w:val="00C3791F"/>
    <w:rsid w:val="00C45555"/>
    <w:rsid w:val="00C77A17"/>
    <w:rsid w:val="00CA0CF6"/>
    <w:rsid w:val="00CA54D6"/>
    <w:rsid w:val="00CA6401"/>
    <w:rsid w:val="00CC359F"/>
    <w:rsid w:val="00CC5F9D"/>
    <w:rsid w:val="00CD1DCA"/>
    <w:rsid w:val="00CD774F"/>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D67"/>
    <w:rsid w:val="00F22E9A"/>
    <w:rsid w:val="00F34732"/>
    <w:rsid w:val="00F359F8"/>
    <w:rsid w:val="00F4365F"/>
    <w:rsid w:val="00F463D1"/>
    <w:rsid w:val="00F50C5A"/>
    <w:rsid w:val="00F51B68"/>
    <w:rsid w:val="00F6641B"/>
    <w:rsid w:val="00F66C4E"/>
    <w:rsid w:val="00F964FC"/>
    <w:rsid w:val="00FA08AE"/>
    <w:rsid w:val="00FA1C8E"/>
    <w:rsid w:val="00FA56D5"/>
    <w:rsid w:val="00FA68F4"/>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41</TotalTime>
  <Pages>25</Pages>
  <Words>24976</Words>
  <Characters>142366</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8</cp:revision>
  <cp:lastPrinted>2023-01-18T18:49:00Z</cp:lastPrinted>
  <dcterms:created xsi:type="dcterms:W3CDTF">2023-06-06T13:12:00Z</dcterms:created>
  <dcterms:modified xsi:type="dcterms:W3CDTF">2023-06-08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